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426D666D">
      <w:pPr>
        <w:rPr>
          <w:bCs/>
          <w:color w:val="000000"/>
        </w:rPr>
      </w:pPr>
      <w:r>
        <w:rPr>
          <w:b/>
          <w:color w:val="000000"/>
        </w:rPr>
        <w:t xml:space="preserve">Table S3. </w:t>
      </w:r>
      <w:r>
        <w:rPr>
          <w:bCs/>
          <w:color w:val="000000"/>
        </w:rPr>
        <w:t>All species alpha diversity effect sizes (Hedges’ g</w:t>
      </w:r>
      <w:r>
        <w:rPr>
          <w:bCs/>
          <w:color w:val="000000"/>
          <w:vertAlign w:val="subscript"/>
        </w:rPr>
        <w:t>α</w:t>
      </w:r>
      <w:r>
        <w:rPr>
          <w:bCs/>
          <w:color w:val="000000"/>
        </w:rPr>
        <w:t>) comparing buffer (FRB) vs. no-buffer (CRB) riparian zones, with their lower (2.5%) and upper (97.5%) coefficients of intervals (CI), with the respective number of studies (N.Stu) and number of datasets - or different combinations of taxa and land use within studies (N.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666"/>
        <w:gridCol w:w="733"/>
        <w:gridCol w:w="711"/>
        <w:gridCol w:w="700"/>
        <w:gridCol w:w="722"/>
      </w:tblGrid>
      <w:tr w14:paraId="286D63C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9FF3737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EF62E1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55324F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gα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1BDCDD3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98E1D67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C0AB4B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1C4729A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</w:tr>
      <w:tr w14:paraId="0F5E054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977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770D3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21A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173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5A7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3903B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13B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7</w:t>
            </w:r>
          </w:p>
        </w:tc>
      </w:tr>
      <w:tr w14:paraId="1FCA3A5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FCF6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167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936F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EF5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4CE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296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C5F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9</w:t>
            </w:r>
          </w:p>
        </w:tc>
      </w:tr>
      <w:tr w14:paraId="760AE24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D94A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D35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167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3AD5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2B09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FFB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BB2E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</w:t>
            </w:r>
          </w:p>
        </w:tc>
      </w:tr>
      <w:tr w14:paraId="29B400B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982E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3EE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FF88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5DC4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7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45A0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8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1A08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DF1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</w:tr>
      <w:tr w14:paraId="1B39600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B908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3503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C8D28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409F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2EA05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9A5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9DF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</w:tr>
      <w:tr w14:paraId="07B7D2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26BF5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861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122C8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1D44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A88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A97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352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</w:tr>
      <w:tr w14:paraId="5C8CE89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3F0B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3631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1A10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E6AF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851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82704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1A0DB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</w:tr>
      <w:tr w14:paraId="75B28A4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4C5A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F39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95A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D5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175B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528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BDC1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</w:t>
            </w:r>
          </w:p>
        </w:tc>
      </w:tr>
      <w:tr w14:paraId="125534D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6EABA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C80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A190F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23F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EA67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469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A2B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</w:tr>
      <w:tr w14:paraId="1D2D6F9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D8B8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F812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AA7B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62F2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43F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A03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C72D9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</w:tr>
      <w:tr w14:paraId="5CB09E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1FF83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1F4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7E643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D637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215CE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5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F4F6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FD4B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</w:tr>
      <w:tr w14:paraId="1083CB4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C0C3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DF4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892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8BD0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787B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397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A8D8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</w:t>
            </w:r>
          </w:p>
        </w:tc>
      </w:tr>
      <w:tr w14:paraId="2CCEF56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19478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A6B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5CC1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033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4525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6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B0BE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F3C4B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</w:tr>
      <w:tr w14:paraId="121A21B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AA38F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58BB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26C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A364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2D2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5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26D8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D34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</w:tr>
      <w:tr w14:paraId="5D3B6A55"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F8C60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74C60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82F5E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89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C4499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7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ECF78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40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860993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CE3763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</w:tr>
    </w:tbl>
    <w:p w14:paraId="4B6B21DC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67FECCBC">
      <w:pPr>
        <w:rPr>
          <w:bCs/>
          <w:color w:val="000000"/>
        </w:rPr>
      </w:pPr>
      <w:r>
        <w:rPr>
          <w:b/>
          <w:color w:val="000000"/>
        </w:rPr>
        <w:t xml:space="preserve">Table S4. </w:t>
      </w:r>
      <w:r>
        <w:rPr>
          <w:bCs/>
          <w:color w:val="000000"/>
        </w:rPr>
        <w:t>All species gamma diversity effect sizes (Log Response Ratio-LRR, converted to percentage difference-Per) comparing buffer (FRB) vs. no-buffer (CRB) riparian zones, with their lower (2.5%) and upper (97.5%) coefficients of intervals (CI), with the respective number of studies (N.Stu) and number of datasets - or different combinations of taxa and land use within studies (N.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11"/>
        <w:gridCol w:w="700"/>
        <w:gridCol w:w="722"/>
        <w:gridCol w:w="666"/>
        <w:gridCol w:w="1033"/>
        <w:gridCol w:w="1100"/>
      </w:tblGrid>
      <w:tr w14:paraId="2DF2AAF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501440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C9AAFE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55C27F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B74D9E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CD9850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FD2651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57E137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0BE1885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7BF810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8C6CEA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5533130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95BE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C61F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E1CE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680E2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3E38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BB6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5DE5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3EAE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826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661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.89</w:t>
            </w:r>
          </w:p>
        </w:tc>
      </w:tr>
      <w:tr w14:paraId="138760D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6D6A8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9D84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FE93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5B93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25C2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9057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BAB1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8F4E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D19F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EC26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29</w:t>
            </w:r>
          </w:p>
        </w:tc>
      </w:tr>
      <w:tr w14:paraId="5E3DC59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A3F3D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78F70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A9A8A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7D1B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F5BC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4536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3782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1FE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1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EB11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E70E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6.96</w:t>
            </w:r>
          </w:p>
        </w:tc>
      </w:tr>
      <w:tr w14:paraId="17D09A2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278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6821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D728C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43D3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D54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E3C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B9B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1D0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CAD3E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FB8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6.30</w:t>
            </w:r>
          </w:p>
        </w:tc>
      </w:tr>
      <w:tr w14:paraId="2DC8F22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6F80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5501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47B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B132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FC17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D1CD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883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78C6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6CB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96B5C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0.35</w:t>
            </w:r>
          </w:p>
        </w:tc>
      </w:tr>
      <w:tr w14:paraId="12C32E0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FDBD7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5A8A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005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535D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6BC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E20CC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10A9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915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BB71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7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FEC47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21</w:t>
            </w:r>
          </w:p>
        </w:tc>
      </w:tr>
      <w:tr w14:paraId="24EC6C6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CA33A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CC8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7D11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EC62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9AF6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75F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465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D0B3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327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3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9D84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.00</w:t>
            </w:r>
          </w:p>
        </w:tc>
      </w:tr>
      <w:tr w14:paraId="5638412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8A71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FE92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43D8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E036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E9E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6C1F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F251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9F3B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5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76E9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1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EC8F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3.68</w:t>
            </w:r>
          </w:p>
        </w:tc>
      </w:tr>
      <w:tr w14:paraId="050441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288328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3C77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BCF3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063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9306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5AE2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51B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DF40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72A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F4C3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9.95</w:t>
            </w:r>
          </w:p>
        </w:tc>
      </w:tr>
      <w:tr w14:paraId="2AECB8B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621F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53DC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5F6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A44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FEB3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D003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35B4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560BB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C25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0683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11</w:t>
            </w:r>
          </w:p>
        </w:tc>
      </w:tr>
      <w:tr w14:paraId="3183F07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7800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758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9746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F6B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5016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80C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6467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9CB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3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E8E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E85E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2.09</w:t>
            </w:r>
          </w:p>
        </w:tc>
      </w:tr>
      <w:tr w14:paraId="7C52981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D60EC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6C07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58D0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4496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4E5C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43715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EDD2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57323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ECE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9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A4F4D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77</w:t>
            </w:r>
          </w:p>
        </w:tc>
      </w:tr>
      <w:tr w14:paraId="26C31CD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A1104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A6B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A5D4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936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ABE1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DBF0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9662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17B7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8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A6E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2EDA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8.38</w:t>
            </w:r>
          </w:p>
        </w:tc>
      </w:tr>
      <w:tr w14:paraId="78AC302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65EC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DE45F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2E05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8BA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9BAE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838D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5E1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2E11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3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3E4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0F36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1.07</w:t>
            </w:r>
          </w:p>
        </w:tc>
      </w:tr>
      <w:tr w14:paraId="56CB0D9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0C081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43673A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7FFDC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4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DC5C7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2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782D0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0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07D84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A4FC4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12EE1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.5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E93F1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.0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C9EE5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5.70</w:t>
            </w:r>
          </w:p>
        </w:tc>
      </w:tr>
    </w:tbl>
    <w:p w14:paraId="46D57209">
      <w:pPr>
        <w:rPr>
          <w:bCs/>
          <w:color w:val="000000"/>
        </w:rPr>
      </w:pPr>
    </w:p>
    <w:p w14:paraId="058499BE">
      <w:pPr>
        <w:rPr>
          <w:bCs/>
          <w:color w:val="000000"/>
        </w:rPr>
      </w:pPr>
    </w:p>
    <w:p w14:paraId="4B0AB2AA">
      <w:pPr>
        <w:rPr>
          <w:b/>
          <w:color w:val="000000"/>
        </w:rPr>
      </w:pPr>
    </w:p>
    <w:p w14:paraId="7474F6C7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462C1406">
      <w:pPr>
        <w:rPr>
          <w:bCs/>
          <w:color w:val="000000"/>
        </w:rPr>
      </w:pPr>
      <w:r>
        <w:rPr>
          <w:b/>
          <w:color w:val="000000"/>
        </w:rPr>
        <w:t xml:space="preserve">Table S5. </w:t>
      </w:r>
      <w:r>
        <w:rPr>
          <w:bCs/>
          <w:color w:val="000000"/>
        </w:rPr>
        <w:t>All species Whittaker’s β diversity effect sizes (Log Response Ratio-LRR, converted to percentage difference-Per) comparing buffer vs. no-buffer riparian zones, with their lower and upper coefficients of intervals (CI), the respective number of studies (N_Stu), and number of datasets – or different combinations of taxa and land use within studies (N_Dat), for each level within model predictors. All model CIs overlay zero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11"/>
        <w:gridCol w:w="700"/>
        <w:gridCol w:w="722"/>
        <w:gridCol w:w="733"/>
        <w:gridCol w:w="1033"/>
        <w:gridCol w:w="1100"/>
      </w:tblGrid>
      <w:tr w14:paraId="490CF72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408FB0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7931503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099C2E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5D79F5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C09A58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91EFCD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4D76A32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711FE0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84BCBD4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ED76A12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7CCC6BD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7259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CD39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42C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146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203B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9963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8F849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F10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5DC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7FC0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22</w:t>
            </w:r>
          </w:p>
        </w:tc>
      </w:tr>
      <w:tr w14:paraId="1711EB6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52D6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CB9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61A5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057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C965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75D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144C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B60B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F8E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AE1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1</w:t>
            </w:r>
          </w:p>
        </w:tc>
      </w:tr>
      <w:tr w14:paraId="79CFBE3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801972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CF4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0EFF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5CF2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CBD4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860E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470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4F8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A9D3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2927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20</w:t>
            </w:r>
          </w:p>
        </w:tc>
      </w:tr>
      <w:tr w14:paraId="0DA449C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0FC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A58C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0A39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40309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3ED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B95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C901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043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9AD4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2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AD6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50</w:t>
            </w:r>
          </w:p>
        </w:tc>
      </w:tr>
      <w:tr w14:paraId="27900B9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FC8C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B6B1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BB6D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19B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3B01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D704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55B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465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1B2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B93E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70</w:t>
            </w:r>
          </w:p>
        </w:tc>
      </w:tr>
      <w:tr w14:paraId="538C5BC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1976C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E58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161E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5742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D677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BB055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7AE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7E0F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A52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08C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87</w:t>
            </w:r>
          </w:p>
        </w:tc>
      </w:tr>
      <w:tr w14:paraId="40E7AA3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A909A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32B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04AD9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8442E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07C24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606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15C0A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8CCE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59D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1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11B2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75</w:t>
            </w:r>
          </w:p>
        </w:tc>
      </w:tr>
      <w:tr w14:paraId="442EB0D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A84A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FF8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1DB37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7ADB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0CD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9F3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D5CC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509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47B7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D2A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89</w:t>
            </w:r>
          </w:p>
        </w:tc>
      </w:tr>
      <w:tr w14:paraId="13AE650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41E78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5C7A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C1BF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EE89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E75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F6FA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2BD2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40211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1F1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E8C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87</w:t>
            </w:r>
          </w:p>
        </w:tc>
      </w:tr>
      <w:tr w14:paraId="230DB14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65C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F422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B3A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E30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83C5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BE7A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C0F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98A2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7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96B4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3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ED2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176B919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69DAC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EBC8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6911A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D7C7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E25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3B5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7815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D980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304D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E38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87</w:t>
            </w:r>
          </w:p>
        </w:tc>
      </w:tr>
      <w:tr w14:paraId="4CBA945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BD6C7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772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F4D94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3FAC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EA1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058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F96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A74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0F5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61A3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64</w:t>
            </w:r>
          </w:p>
        </w:tc>
      </w:tr>
      <w:tr w14:paraId="28872B2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A293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C32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CA9A0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8330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D5FBD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2C5B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1ED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E505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CB7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3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D16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41</w:t>
            </w:r>
          </w:p>
        </w:tc>
      </w:tr>
      <w:tr w14:paraId="3B28473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8F93B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21D8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3C4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835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5CDD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150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455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DC5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669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7F4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0.08</w:t>
            </w:r>
          </w:p>
        </w:tc>
      </w:tr>
      <w:tr w14:paraId="5021B74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3406C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9982F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E6DCA1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7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4EDFA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17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8A21C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3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E3044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CCEDB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6C107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6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655E9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9.5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8DCF7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11</w:t>
            </w:r>
          </w:p>
        </w:tc>
      </w:tr>
    </w:tbl>
    <w:p w14:paraId="388175C3">
      <w:pPr>
        <w:rPr>
          <w:bCs/>
          <w:color w:val="000000"/>
        </w:rPr>
      </w:pPr>
    </w:p>
    <w:p w14:paraId="598F988C">
      <w:pPr>
        <w:rPr>
          <w:bCs/>
          <w:color w:val="000000"/>
        </w:rPr>
      </w:pPr>
    </w:p>
    <w:p w14:paraId="74DC2379">
      <w:pPr>
        <w:rPr>
          <w:bCs/>
          <w:color w:val="000000"/>
        </w:rPr>
      </w:pPr>
    </w:p>
    <w:p w14:paraId="3C49D962">
      <w:pPr>
        <w:rPr>
          <w:bCs/>
          <w:color w:val="000000"/>
        </w:rPr>
      </w:pPr>
    </w:p>
    <w:p w14:paraId="78256B53">
      <w:pPr>
        <w:rPr>
          <w:bCs/>
          <w:color w:val="000000"/>
        </w:rPr>
      </w:pPr>
    </w:p>
    <w:p w14:paraId="4E93507A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048345F2">
      <w:pPr>
        <w:rPr>
          <w:bCs/>
          <w:color w:val="000000"/>
        </w:rPr>
      </w:pPr>
      <w:r>
        <w:rPr>
          <w:b/>
          <w:color w:val="000000"/>
        </w:rPr>
        <w:t xml:space="preserve">Table S6. </w:t>
      </w:r>
      <w:r>
        <w:rPr>
          <w:bCs/>
          <w:color w:val="000000"/>
        </w:rPr>
        <w:t>All species Raup-Crick β diversity effect sizes (Log Response Ratio-LRR, converted to percentage difference-Per) comparing buffer vs. no-buffer riparian zones, with their lower and upper coefficients of intervals (CI), the respective number of studies (N_Stu), and number of datasets – or different combinations of taxa and land use within studies (N_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33"/>
        <w:gridCol w:w="700"/>
        <w:gridCol w:w="722"/>
        <w:gridCol w:w="733"/>
        <w:gridCol w:w="1033"/>
        <w:gridCol w:w="1100"/>
      </w:tblGrid>
      <w:tr w14:paraId="2B0D29C7"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B1EFE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F136734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66AF3E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01CDA9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DFA8044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E17670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2D8457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DEDE2D5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A240835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35B92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1F0CCD3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088A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B1E2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160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EC6F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6BC2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07C3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346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AC8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BF1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1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97F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67</w:t>
            </w:r>
          </w:p>
        </w:tc>
      </w:tr>
      <w:tr w14:paraId="621DB6D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A1CB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C488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968D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C40A4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CAB6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731E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1EC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8CFD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7A91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3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AA58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61</w:t>
            </w:r>
          </w:p>
        </w:tc>
      </w:tr>
      <w:tr w14:paraId="7C311A6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D0F4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41071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B8E7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A727C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DB03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4F28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C3E35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466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AFE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373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.33</w:t>
            </w:r>
          </w:p>
        </w:tc>
      </w:tr>
      <w:tr w14:paraId="15A5210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CEBE1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5FDF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19E5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82DC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517E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5F8B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71E8B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999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7C3E7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8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74A33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.44</w:t>
            </w:r>
          </w:p>
        </w:tc>
      </w:tr>
      <w:tr w14:paraId="0C76EA5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F028E2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D65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221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9141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98203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988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7DD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6D2C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11D6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5AA4F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2.84</w:t>
            </w:r>
          </w:p>
        </w:tc>
      </w:tr>
      <w:tr w14:paraId="13AF69C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08492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AE5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105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B3F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8D93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4EE8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24E2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E203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E7A2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8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A4F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78</w:t>
            </w:r>
          </w:p>
        </w:tc>
      </w:tr>
      <w:tr w14:paraId="296E8C9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7AC207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72573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9B1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A1D2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D74C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5C9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745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47E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7EA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3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1B6E9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.37</w:t>
            </w:r>
          </w:p>
        </w:tc>
      </w:tr>
      <w:tr w14:paraId="7C931D4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37E3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DE51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FB0A8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EE3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F23B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D0C2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D40B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C211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3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2103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8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C13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15</w:t>
            </w:r>
          </w:p>
        </w:tc>
      </w:tr>
      <w:tr w14:paraId="4FCAEC4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D6306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C18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0BC6A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139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6AAF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5ADB7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A2548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263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F8A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60E8A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89</w:t>
            </w:r>
          </w:p>
        </w:tc>
      </w:tr>
      <w:tr w14:paraId="418EEE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D7E2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B294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A37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A1F6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67D7E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1F0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5A6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37BE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7562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2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4CE2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85</w:t>
            </w:r>
          </w:p>
        </w:tc>
      </w:tr>
      <w:tr w14:paraId="5BFD7CA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EEB3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2D9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D9E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B328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257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4BAE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2CF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94D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828B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1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4DE95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88</w:t>
            </w:r>
          </w:p>
        </w:tc>
      </w:tr>
      <w:tr w14:paraId="46121C0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5036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FE7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2C5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27C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BF6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7E2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753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DF83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D415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9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86F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77</w:t>
            </w:r>
          </w:p>
        </w:tc>
      </w:tr>
      <w:tr w14:paraId="60D4ED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C9666C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6B14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E0A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F26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7FE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923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61D1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8B2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0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E4EA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9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F367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85</w:t>
            </w:r>
          </w:p>
        </w:tc>
      </w:tr>
      <w:tr w14:paraId="19C8469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8E262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1AD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646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FC51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E5F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72D8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2D6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2D434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BDA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1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6939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36</w:t>
            </w:r>
          </w:p>
        </w:tc>
      </w:tr>
      <w:tr w14:paraId="57B8E43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34906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3806A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07E1BD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90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0FF43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69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BC98B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0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DFF59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80E5AC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9BCC5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2.29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9E3581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0.1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1B7EA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9.97</w:t>
            </w:r>
          </w:p>
        </w:tc>
      </w:tr>
    </w:tbl>
    <w:p w14:paraId="6B17EEF7">
      <w:pPr>
        <w:rPr>
          <w:bCs/>
          <w:color w:val="000000"/>
        </w:rPr>
      </w:pPr>
    </w:p>
    <w:p w14:paraId="10376388">
      <w:pPr>
        <w:rPr>
          <w:bCs/>
          <w:color w:val="000000"/>
        </w:rPr>
      </w:pPr>
    </w:p>
    <w:p w14:paraId="37F21E2A">
      <w:pPr>
        <w:rPr>
          <w:bCs/>
          <w:color w:val="000000"/>
        </w:rPr>
      </w:pPr>
    </w:p>
    <w:p w14:paraId="5E7C0F37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5860A8A4">
      <w:pPr>
        <w:rPr>
          <w:bCs/>
          <w:color w:val="000000"/>
        </w:rPr>
      </w:pPr>
      <w:r>
        <w:rPr>
          <w:b/>
          <w:color w:val="000000"/>
        </w:rPr>
        <w:t xml:space="preserve">Table S7. </w:t>
      </w:r>
      <w:r>
        <w:rPr>
          <w:bCs/>
          <w:color w:val="000000"/>
        </w:rPr>
        <w:t>Reference species subset alpha diversity effect sizes (Hedges’ g</w:t>
      </w:r>
      <w:r>
        <w:rPr>
          <w:bCs/>
          <w:color w:val="000000"/>
          <w:vertAlign w:val="subscript"/>
        </w:rPr>
        <w:t>α</w:t>
      </w:r>
      <w:r>
        <w:rPr>
          <w:bCs/>
          <w:color w:val="000000"/>
        </w:rPr>
        <w:t>) comparing buffer (FRB) vs. no-buffer (CRB) riparian zones, with their lower (2.5%) and upper (97.5%) coefficients of intervals (CI), with the respective number of studies (N.Stu) and number of datasets - or different combinations of taxa and land use within studies (N.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666"/>
        <w:gridCol w:w="733"/>
        <w:gridCol w:w="711"/>
        <w:gridCol w:w="700"/>
        <w:gridCol w:w="722"/>
      </w:tblGrid>
      <w:tr w14:paraId="09528609"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F32787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E45363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03EB267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gα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04EF70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066B62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F67F43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211360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</w:tr>
      <w:tr w14:paraId="58432FB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CB2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85F1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B45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0852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5E3B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6F9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16D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</w:t>
            </w:r>
          </w:p>
        </w:tc>
      </w:tr>
      <w:tr w14:paraId="19CC2C0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89E2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C55D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E9B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278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A1C8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09F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8AC7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</w:tr>
      <w:tr w14:paraId="786C72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C15B7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DA43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F0B0B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B8FA5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6867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9CF3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9FEDA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</w:t>
            </w:r>
          </w:p>
        </w:tc>
      </w:tr>
      <w:tr w14:paraId="72B7A15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22A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988A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4BE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810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4810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BAAF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0CA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</w:tr>
      <w:tr w14:paraId="7C2DA300"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B6684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ADFB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F5D9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A247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8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A814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1430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86F3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</w:tr>
      <w:tr w14:paraId="1CCE55D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D33A4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F724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7F3E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85A7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83345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7B07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21DC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</w:tr>
      <w:tr w14:paraId="7B8F593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F98B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531B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4AF2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6D6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96FB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4955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4F8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</w:tr>
      <w:tr w14:paraId="5D2346E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E3CF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4B8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AB7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A33A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A0F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BEA3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C4A6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</w:tr>
      <w:tr w14:paraId="226B614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648B6D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597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C6B87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9EF8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9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804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A1FBB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43ADB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</w:tr>
      <w:tr w14:paraId="4B0187E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80A6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DB3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D65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E5E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2A614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20F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7672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</w:t>
            </w:r>
          </w:p>
        </w:tc>
      </w:tr>
      <w:tr w14:paraId="0C5FF67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C79172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2384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AA83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DC1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701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2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DB4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996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</w:tr>
      <w:tr w14:paraId="4ECC5AF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EEA1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6D9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36EF1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7E3E4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4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757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439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5966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</w:tr>
      <w:tr w14:paraId="5D6DC1B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9B8E7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7383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4FF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9484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CFA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B50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E132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</w:tr>
      <w:tr w14:paraId="689BB0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AC7C77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FC0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8A9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4CFB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5862D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3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D4C5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837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</w:tr>
      <w:tr w14:paraId="272C413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7CEE6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75F72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3C040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26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180EC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8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9EBA0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23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F683F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D5093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</w:tr>
    </w:tbl>
    <w:p w14:paraId="67CF3A44">
      <w:pPr>
        <w:rPr>
          <w:b/>
          <w:color w:val="000000"/>
        </w:rPr>
      </w:pPr>
    </w:p>
    <w:p w14:paraId="13FB27A2">
      <w:pPr>
        <w:rPr>
          <w:b/>
          <w:color w:val="000000"/>
        </w:rPr>
      </w:pPr>
    </w:p>
    <w:p w14:paraId="252C3F08">
      <w:pPr>
        <w:rPr>
          <w:b/>
          <w:color w:val="000000"/>
        </w:rPr>
      </w:pPr>
    </w:p>
    <w:p w14:paraId="2D7ACCD5">
      <w:pPr>
        <w:rPr>
          <w:b/>
          <w:color w:val="000000"/>
        </w:rPr>
      </w:pPr>
    </w:p>
    <w:p w14:paraId="5B10C053">
      <w:pPr>
        <w:rPr>
          <w:b/>
          <w:color w:val="000000"/>
        </w:rPr>
      </w:pPr>
    </w:p>
    <w:p w14:paraId="2CAF0BCB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526423D7">
      <w:pPr>
        <w:rPr>
          <w:b/>
          <w:color w:val="000000"/>
        </w:rPr>
      </w:pPr>
      <w:r>
        <w:rPr>
          <w:b/>
          <w:color w:val="000000"/>
        </w:rPr>
        <w:t xml:space="preserve">Table S8. </w:t>
      </w:r>
      <w:r>
        <w:rPr>
          <w:bCs/>
          <w:color w:val="000000"/>
        </w:rPr>
        <w:t>Reference species subset gamma diversity effect sizes (Log Response Ratio-LRR, converted to percentage difference-Per) comparing buffer (FRB) vs. no-buffer (CRB) riparian zones, with their lower (2.5%) and upper (97.5%) coefficients of intervals (CI), with the respective number of studies (N.Stu) and number of datasets - or different combinations of taxa and land use within studies (N.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11"/>
        <w:gridCol w:w="700"/>
        <w:gridCol w:w="722"/>
        <w:gridCol w:w="766"/>
        <w:gridCol w:w="1033"/>
        <w:gridCol w:w="1100"/>
      </w:tblGrid>
      <w:tr w14:paraId="02D96F6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6BFD8A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8E862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614D9E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8F902E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3F165C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ED9976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C91E85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48A311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48AD62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D46DEA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6E1D9C2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92E8F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FFB7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139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19B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9390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CD9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66FF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5F2C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2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C17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80D2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7.40</w:t>
            </w:r>
          </w:p>
        </w:tc>
      </w:tr>
      <w:tr w14:paraId="065DE98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FC04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9FE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21E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1DBE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34A1B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2DA1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98D3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E3E0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2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1805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42B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0.92</w:t>
            </w:r>
          </w:p>
        </w:tc>
      </w:tr>
      <w:tr w14:paraId="7438B80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D44538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704E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2518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AFA1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C1C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7515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61E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971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4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3AB8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2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EA7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1.26</w:t>
            </w:r>
          </w:p>
        </w:tc>
      </w:tr>
      <w:tr w14:paraId="02196AB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F963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7D29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F64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E4D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10C3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9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668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55A1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1B88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3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5761A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98FA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9.43</w:t>
            </w:r>
          </w:p>
        </w:tc>
      </w:tr>
      <w:tr w14:paraId="00FAAE3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FAEEC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64F4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9D3D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678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681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09F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FE5A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DE00D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354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6B2F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1.44</w:t>
            </w:r>
          </w:p>
        </w:tc>
      </w:tr>
      <w:tr w14:paraId="65E1A9B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FB6A6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D97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4B8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D9EE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276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82232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B57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AD61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7E82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6D299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.58</w:t>
            </w:r>
          </w:p>
        </w:tc>
      </w:tr>
      <w:tr w14:paraId="3A0DAA8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39019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DC5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92B2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D33D9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EE7C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25993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74550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EF03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5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AE4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502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1.67</w:t>
            </w:r>
          </w:p>
        </w:tc>
      </w:tr>
      <w:tr w14:paraId="254E5BC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5460C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107F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435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773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A82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B29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7610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6C45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8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BF87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CDB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6.47</w:t>
            </w:r>
          </w:p>
        </w:tc>
      </w:tr>
      <w:tr w14:paraId="30776E4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22E59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CE89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81B82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391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6D19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8450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02B6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1AE6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3D8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A881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2.26</w:t>
            </w:r>
          </w:p>
        </w:tc>
      </w:tr>
      <w:tr w14:paraId="469C872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E7B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5372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4E45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97F1B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097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5C29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C1253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C963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DB14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B6A9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1.20</w:t>
            </w:r>
          </w:p>
        </w:tc>
      </w:tr>
      <w:tr w14:paraId="550C9DD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F96B5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9794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390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6FFF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E6B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087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7F5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0206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3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BBE3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0230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2.59</w:t>
            </w:r>
          </w:p>
        </w:tc>
      </w:tr>
      <w:tr w14:paraId="63DF61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FD8B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F979E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6B7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7BDF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9FA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6B95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FA1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B85B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CB1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9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86CF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2.58</w:t>
            </w:r>
          </w:p>
        </w:tc>
      </w:tr>
      <w:tr w14:paraId="185041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AAD23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F8C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DA7CB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EFD2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809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18E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5C0B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F0E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0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8BB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CDB97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1.55</w:t>
            </w:r>
          </w:p>
        </w:tc>
      </w:tr>
      <w:tr w14:paraId="6E930BB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E517E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940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856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BF3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5E02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55E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C925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D6B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C73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06F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5.42</w:t>
            </w:r>
          </w:p>
        </w:tc>
      </w:tr>
      <w:tr w14:paraId="5C42F7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A3457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51066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14ACC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6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DA466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7011F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09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117C2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78E48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8925E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4.6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23DAA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2.8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2BC48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9.82</w:t>
            </w:r>
          </w:p>
        </w:tc>
      </w:tr>
    </w:tbl>
    <w:p w14:paraId="102E7387">
      <w:pPr>
        <w:rPr>
          <w:bCs/>
          <w:color w:val="000000"/>
        </w:rPr>
      </w:pPr>
      <w:r>
        <w:rPr>
          <w:b/>
          <w:color w:val="000000"/>
        </w:rPr>
        <w:br w:type="page"/>
      </w:r>
      <w:r>
        <w:rPr>
          <w:b/>
          <w:color w:val="000000"/>
        </w:rPr>
        <w:t xml:space="preserve">Table S9. </w:t>
      </w:r>
      <w:r>
        <w:rPr>
          <w:bCs/>
          <w:color w:val="000000"/>
        </w:rPr>
        <w:t>Reference species subset Whittaker’s β diversity effect sizes (Log Response Ratio-LRR, converted to percentage difference-Per) comparing buffer vs. no-buffer riparian zones, with their lower and upper coefficients of intervals (CI), the respective number of studies (N.Stu), and number of datasets – or different combinations of taxa and land use within studies (N.Dat), for each level within model predictors. All model CIs overlay zero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33"/>
        <w:gridCol w:w="700"/>
        <w:gridCol w:w="722"/>
        <w:gridCol w:w="733"/>
        <w:gridCol w:w="1033"/>
        <w:gridCol w:w="1100"/>
      </w:tblGrid>
      <w:tr w14:paraId="6CD168C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112C48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809672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BC5FD7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59857C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06B4515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E45F26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C71F12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A3C407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480E8C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06DBBF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1426589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AE21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37639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561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9A8E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4BCC4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E97BE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43A6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8F4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6F0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1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B6A6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08</w:t>
            </w:r>
          </w:p>
        </w:tc>
      </w:tr>
      <w:tr w14:paraId="0C01CF5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21E6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5E0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E7F9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1E2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5D30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9E92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124A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BDCF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FD9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3DC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1</w:t>
            </w:r>
          </w:p>
        </w:tc>
      </w:tr>
      <w:tr w14:paraId="69EA796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C119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B0D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0173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85E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13D0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3D77C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8CF2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9FFE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EFC3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2E0E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23</w:t>
            </w:r>
          </w:p>
        </w:tc>
      </w:tr>
      <w:tr w14:paraId="2927D48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3F45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709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0679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7B918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6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9C8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01B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7FBB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1161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1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A85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8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A54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20</w:t>
            </w:r>
          </w:p>
        </w:tc>
      </w:tr>
      <w:tr w14:paraId="157FD66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10723D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FB87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603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4644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A5C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556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1F4D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9A0A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58C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4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37A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1.52</w:t>
            </w:r>
          </w:p>
        </w:tc>
      </w:tr>
      <w:tr w14:paraId="71EEF1B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4FF98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2412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DBE34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C16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5091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C9AF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A81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440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9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8BF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9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7D60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3</w:t>
            </w:r>
          </w:p>
        </w:tc>
      </w:tr>
      <w:tr w14:paraId="01C12B2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BC05A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26B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57D8B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223E3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B9E4D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8D58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3AF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048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A99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C132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70</w:t>
            </w:r>
          </w:p>
        </w:tc>
      </w:tr>
      <w:tr w14:paraId="505874B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2368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121F4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46AF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C976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3F6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28A6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E541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F638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9B01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B069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20</w:t>
            </w:r>
          </w:p>
        </w:tc>
      </w:tr>
      <w:tr w14:paraId="35BE3EB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81A01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E75A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82A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0AB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BE2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186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700B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94579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F0D1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ADD48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1.91</w:t>
            </w:r>
          </w:p>
        </w:tc>
      </w:tr>
      <w:tr w14:paraId="0233162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77E0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E76E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EF9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8BA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EEE6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1454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FBF5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14274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3C2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E93A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42</w:t>
            </w:r>
          </w:p>
        </w:tc>
      </w:tr>
      <w:tr w14:paraId="76AA81D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4CD1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E15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BED29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A1ED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30AB4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7C6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F1DC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A4872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25B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3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4F5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74</w:t>
            </w:r>
          </w:p>
        </w:tc>
      </w:tr>
      <w:tr w14:paraId="47F7315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50A2D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A422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D83D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BA9EA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61F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CAA4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F88B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C66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C4D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7685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45</w:t>
            </w:r>
          </w:p>
        </w:tc>
      </w:tr>
      <w:tr w14:paraId="2BD2EDE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D58E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7B4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8F1AB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1C57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0122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A596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8C3D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21AD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998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4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69D3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30</w:t>
            </w:r>
          </w:p>
        </w:tc>
      </w:tr>
      <w:tr w14:paraId="74FDDCF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E39C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C10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0D98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168D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3F7B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30D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DB27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28D9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E6A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49C4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24</w:t>
            </w:r>
          </w:p>
        </w:tc>
      </w:tr>
      <w:tr w14:paraId="0A41D1E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A1426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2277C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FEC22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0F0F0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9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6503D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9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F64A0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27EE9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9E337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1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CD014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5.6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5B4F5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90</w:t>
            </w:r>
          </w:p>
        </w:tc>
      </w:tr>
    </w:tbl>
    <w:p w14:paraId="1A1D6B06">
      <w:pPr>
        <w:rPr>
          <w:b/>
          <w:color w:val="000000"/>
        </w:rPr>
      </w:pPr>
    </w:p>
    <w:p w14:paraId="759F8730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04123D9E">
      <w:pPr>
        <w:rPr>
          <w:bCs/>
          <w:color w:val="000000"/>
        </w:rPr>
      </w:pPr>
      <w:r>
        <w:rPr>
          <w:b/>
          <w:color w:val="000000"/>
        </w:rPr>
        <w:t xml:space="preserve">Table S10. </w:t>
      </w:r>
      <w:r>
        <w:rPr>
          <w:bCs/>
          <w:color w:val="000000"/>
        </w:rPr>
        <w:t>Reference species subset Raup-Crick β diversity effect sizes (Log Response Ratio-LRR, converted to percentage difference-Per) comparing buffer vs. no-buffer riparian zones, with their lower and upper coefficients of intervals (CI), the respective number of studies (N.Stu), and number of datasets – or different combinations of taxa and land use within studies (N.Dat), for each level within model predictor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739"/>
        <w:gridCol w:w="733"/>
        <w:gridCol w:w="733"/>
        <w:gridCol w:w="700"/>
        <w:gridCol w:w="722"/>
        <w:gridCol w:w="733"/>
        <w:gridCol w:w="1033"/>
        <w:gridCol w:w="1100"/>
      </w:tblGrid>
      <w:tr w14:paraId="061BE45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AD28F92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ADA9E3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FF49D7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RRg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648BC62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F6FEE9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421F645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5F18AD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E68F2F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B3CB2E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2A95B2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erc.CIup</w:t>
            </w:r>
          </w:p>
        </w:tc>
      </w:tr>
      <w:tr w14:paraId="2E6E85D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1344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AC8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24A5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DD79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98A9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BE2A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4BC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227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A3FB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1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E8CF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08</w:t>
            </w:r>
          </w:p>
        </w:tc>
      </w:tr>
      <w:tr w14:paraId="20A1AD6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11AF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98AA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D71E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B94AD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92B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855C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440D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935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939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F72D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1</w:t>
            </w:r>
          </w:p>
        </w:tc>
      </w:tr>
      <w:tr w14:paraId="28D387E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86462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DF1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6E4E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C267E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838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31A4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341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775A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973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8AAB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23</w:t>
            </w:r>
          </w:p>
        </w:tc>
      </w:tr>
      <w:tr w14:paraId="02904D2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2437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B351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B4F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822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6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FE6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DCAD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0AFA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3CDB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1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824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8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4DBE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20</w:t>
            </w:r>
          </w:p>
        </w:tc>
      </w:tr>
      <w:tr w14:paraId="4E5A5BA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EC589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0F4B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D662C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8DB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3B5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D0BF3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44CF3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CD4A5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9C6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4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676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1.52</w:t>
            </w:r>
          </w:p>
        </w:tc>
      </w:tr>
      <w:tr w14:paraId="716FAFC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A2A1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ACD4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67A6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5CD2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0CC6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24CE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30C5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FC4F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9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8688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9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1E7B5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3</w:t>
            </w:r>
          </w:p>
        </w:tc>
      </w:tr>
      <w:tr w14:paraId="16FA84F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7049C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38D2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3EB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D62C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7D1C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C1F0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C1F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ACC9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672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5549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70</w:t>
            </w:r>
          </w:p>
        </w:tc>
      </w:tr>
      <w:tr w14:paraId="4C124C8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AB67E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C7C84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C2B9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00C5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1C4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8CC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F57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E74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D771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18BC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20</w:t>
            </w:r>
          </w:p>
        </w:tc>
      </w:tr>
      <w:tr w14:paraId="0C7785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E42C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5FD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4A7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07E60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1036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F610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F222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D68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1ACD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239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1.91</w:t>
            </w:r>
          </w:p>
        </w:tc>
      </w:tr>
      <w:tr w14:paraId="1CC31D3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47B7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4AA2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376D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6C76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1109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A0F1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553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97E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8E96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2EE2E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42</w:t>
            </w:r>
          </w:p>
        </w:tc>
      </w:tr>
      <w:tr w14:paraId="1B60E97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5BA4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704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979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729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80D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B2C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F9D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B376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C4EF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3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1D1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74</w:t>
            </w:r>
          </w:p>
        </w:tc>
      </w:tr>
      <w:tr w14:paraId="33C388B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E8FAC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8A2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9CB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F03E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87335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C9199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E7D4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4FA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9834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2BE8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45</w:t>
            </w:r>
          </w:p>
        </w:tc>
      </w:tr>
      <w:tr w14:paraId="786AAD9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FFE1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381A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B1169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B96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7BD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F7B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1CF1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192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9D1D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4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92DE6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30</w:t>
            </w:r>
          </w:p>
        </w:tc>
      </w:tr>
      <w:tr w14:paraId="512B84E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9379F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B9C9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8C60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10E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979B7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42D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B3F8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6416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A01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04D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24</w:t>
            </w:r>
          </w:p>
        </w:tc>
      </w:tr>
      <w:tr w14:paraId="6E4F3B4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D96D9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F0FC69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B4276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05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FD3AE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9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6CACD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9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D4BA7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A55DF9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B6F93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1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27D41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5.6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A496F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90</w:t>
            </w:r>
          </w:p>
        </w:tc>
      </w:tr>
    </w:tbl>
    <w:p w14:paraId="70A232C3">
      <w:pPr>
        <w:rPr>
          <w:b/>
          <w:color w:val="000000"/>
        </w:rPr>
      </w:pPr>
    </w:p>
    <w:p w14:paraId="19825B8D">
      <w:pPr>
        <w:rPr>
          <w:b/>
          <w:color w:val="000000"/>
        </w:rPr>
      </w:pPr>
    </w:p>
    <w:p w14:paraId="38FEFBAD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2909F251">
      <w:pPr>
        <w:rPr>
          <w:bCs/>
          <w:color w:val="000000"/>
        </w:rPr>
      </w:pPr>
      <w:r>
        <w:rPr>
          <w:b/>
          <w:color w:val="000000"/>
        </w:rPr>
        <w:t xml:space="preserve">Table S11. </w:t>
      </w:r>
      <w:r>
        <w:rPr>
          <w:bCs/>
          <w:color w:val="000000"/>
        </w:rPr>
        <w:t>Assemblage species composition dissimilarity comparing buffer (FRB) vs. no-buffer (CRZ) riparian zones (Diss_Est), with their lower and upper coefficients of intervals (CI) from model fit, the respective number of studies (N.Stu), and number of datasets - or different combinations of taxa and land use within studies (N_Dat), for each level within model predictors. Dissimilarity differences using PERMANOVA approach were tested with a null model, with their corresponding values of Pseudo-F, Z-score and Probability (P) for 999 permutations. See Fig. S3 for the distribution of permuted and observed Pseudo-Fs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4"/>
        <w:gridCol w:w="1277"/>
        <w:gridCol w:w="950"/>
        <w:gridCol w:w="1100"/>
        <w:gridCol w:w="1167"/>
        <w:gridCol w:w="700"/>
        <w:gridCol w:w="722"/>
        <w:gridCol w:w="900"/>
        <w:gridCol w:w="566"/>
        <w:gridCol w:w="666"/>
      </w:tblGrid>
      <w:tr w14:paraId="2D39DA8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DA1D8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4F8C6F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evels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6F66EEA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Diss_Es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709D7C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Diss_CI.lo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FA7E62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Diss_CI.up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07353F7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Stu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0D13F4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N.Da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6766336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seud.F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6C8DA3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Z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2687AB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P</w:t>
            </w:r>
          </w:p>
        </w:tc>
      </w:tr>
      <w:tr w14:paraId="484E06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80A77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430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F7D6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F7E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5D9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A863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F74BA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1D4F9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2D6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766D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5793693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AC4D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F56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8CF6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394B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BB64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5B7B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D58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AFC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5CB2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2F03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4F70300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989F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E16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745DA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3961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52CEB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D075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36C7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F28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1B25C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85A0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4B0512D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F074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931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Urb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E3A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25924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69CF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4F87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0426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564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5D1B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F2F7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20</w:t>
            </w:r>
          </w:p>
        </w:tc>
      </w:tr>
      <w:tr w14:paraId="268729D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1B1C8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E05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Silvicul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46A7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5073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31798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0F25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01F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955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6381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DDC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1</w:t>
            </w:r>
          </w:p>
        </w:tc>
      </w:tr>
      <w:tr w14:paraId="1B0D0EE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E07D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F5C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F90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0E20E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101E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C8E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C7C8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6AEE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A2B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64A4A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037D9D8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01A04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6E1D3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633F3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BF2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11E4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D37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F6E6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2644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FD9D4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86BF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2B6906F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0FE60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893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2D50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7175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6347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36D6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D490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704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473C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FBC9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51D0A51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3D408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1F64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B1DD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2E4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BB2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1FA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F94E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3502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9A7E5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D75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4067AC8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92C9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110F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5B4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9BB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2ACA4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E46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FC3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0EF1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59F36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DB9E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14D88C7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3C97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6564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er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2D8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EBAE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803C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9ED5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7CA2E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2D7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1EE4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F6D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  <w:tr w14:paraId="2EA583D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917EC8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998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is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931F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9DA1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11D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410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73A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5B4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09A3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96C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5</w:t>
            </w:r>
          </w:p>
        </w:tc>
      </w:tr>
      <w:tr w14:paraId="60A9EAE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C08A1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EF8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1D6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2809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6AA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B872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1CB8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F69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E0C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4503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9</w:t>
            </w:r>
          </w:p>
        </w:tc>
      </w:tr>
      <w:tr w14:paraId="49B1EA9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61D9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CB5E5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EDFF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237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0011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BE0A4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CD53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CFBF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A3F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850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6</w:t>
            </w:r>
          </w:p>
        </w:tc>
      </w:tr>
      <w:tr w14:paraId="50327B8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49828FC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0D1CF9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C1553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1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927D36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6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67E715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4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27376B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418B6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131F56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4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34567B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74CF4FB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</w:p>
        </w:tc>
      </w:tr>
    </w:tbl>
    <w:p w14:paraId="3BBA6FC5">
      <w:pPr>
        <w:rPr>
          <w:b/>
          <w:color w:val="000000"/>
        </w:rPr>
      </w:pPr>
    </w:p>
    <w:p w14:paraId="7A5E9E19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1AE41481">
      <w:r>
        <w:rPr>
          <w:b/>
          <w:color w:val="000000"/>
        </w:rPr>
        <w:t>Table S</w:t>
      </w:r>
      <w:r>
        <w:rPr>
          <w:b/>
        </w:rPr>
        <w:t xml:space="preserve">12. </w:t>
      </w:r>
      <w:r>
        <w:rPr>
          <w:bCs/>
        </w:rPr>
        <w:t xml:space="preserve">All species comparison between buffer (FRB) and no buffer (CRB) riparian areas, and their multimodel inference statistics from univariate models fitted using meta-analysis or mixed effect models. Response = diversity metrics used to calculate effect sizes (see </w:t>
      </w:r>
      <w:r>
        <w:rPr>
          <w:bCs/>
          <w:i/>
          <w:iCs/>
        </w:rPr>
        <w:t>Effect sizes calculation</w:t>
      </w:r>
      <w:r>
        <w:rPr>
          <w:bCs/>
        </w:rPr>
        <w:t xml:space="preserve"> in Methods); Model = explanatory variables in each model. </w:t>
      </w:r>
      <w:r>
        <w:t>For a given model, k = number of parameters; LL = log-likelihood; AIC</w:t>
      </w:r>
      <w:r>
        <w:rPr>
          <w:vertAlign w:val="subscript"/>
        </w:rPr>
        <w:t>c</w:t>
      </w:r>
      <w:r>
        <w:t xml:space="preserve"> = small-sample Akaike Information Criterion; wAIC</w:t>
      </w:r>
      <w:r>
        <w:rPr>
          <w:vertAlign w:val="subscript"/>
        </w:rPr>
        <w:t>c</w:t>
      </w:r>
      <w:r>
        <w:t xml:space="preserve"> = Akaike weight, which can be interpreted as the probability that the model is the best out of all candidate models; </w:t>
      </w:r>
      <w:r>
        <w:rPr>
          <w:iCs/>
        </w:rPr>
        <w:t xml:space="preserve">η + τ </w:t>
      </w:r>
      <w:r>
        <w:t xml:space="preserve">= sum of comparison- and study-level random effects variance; </w:t>
      </w:r>
      <w:r>
        <w:rPr>
          <w:iCs/>
        </w:rPr>
        <w:t>R</w:t>
      </w:r>
      <w:r>
        <w:rPr>
          <w:iCs/>
          <w:vertAlign w:val="superscript"/>
        </w:rPr>
        <w:t>2</w:t>
      </w:r>
      <w:r>
        <w:t xml:space="preserve"> pseudo = variance explained by each model relative to the intercept-only null model (All), or fixed effect </w:t>
      </w:r>
      <w:r>
        <w:rPr>
          <w:color w:val="000000"/>
        </w:rPr>
        <w:t>R</w:t>
      </w:r>
      <w:r>
        <w:rPr>
          <w:color w:val="000000"/>
          <w:vertAlign w:val="superscript"/>
        </w:rPr>
        <w:t xml:space="preserve">2 </w:t>
      </w:r>
      <w:r>
        <w:rPr>
          <w:color w:val="000000"/>
        </w:rPr>
        <w:t>for the other mixed effect models fitted for LLR or Diss (community dissimilarity) effect sizes</w:t>
      </w:r>
      <w:r>
        <w:fldChar w:fldCharType="begin"/>
      </w:r>
      <w:r>
        <w:instrText xml:space="preserve"> ADDIN EN.CITE &lt;EndNote&gt;&lt;Cite&gt;&lt;Author&gt;Raudenbush&lt;/Author&gt;&lt;Year&gt;2009&lt;/Year&gt;&lt;RecNum&gt;31&lt;/RecNum&gt;&lt;DisplayText&gt;(&lt;style face="italic"&gt;39&lt;/style&gt;)&lt;/DisplayText&gt;&lt;record&gt;&lt;rec-number&gt;31&lt;/rec-number&gt;&lt;foreign-keys&gt;&lt;key app="EN" db-id="2fw9w0pdeea20sessrspxzv2pw9x2ppv5ztt" timestamp="1398710499"&gt;31&lt;/key&gt;&lt;/foreign-keys&gt;&lt;ref-type name="Book Section"&gt;5&lt;/ref-type&gt;&lt;contributors&gt;&lt;authors&gt;&lt;author&gt;Raudenbush, S. W.&lt;/author&gt;&lt;/authors&gt;&lt;secondary-authors&gt;&lt;author&gt;Cooper, H.&lt;/author&gt;&lt;author&gt;Hedges, L. V.&lt;/author&gt;&lt;author&gt;Valentine, J. C.&lt;/author&gt;&lt;/secondary-authors&gt;&lt;/contributors&gt;&lt;titles&gt;&lt;title&gt;Analyzing effect sizes: random effects models&lt;/title&gt;&lt;secondary-title&gt;The Handbook of Research Synthesis and Meta-Analysis&lt;/secondary-title&gt;&lt;/titles&gt;&lt;pages&gt;295-316&lt;/pages&gt;&lt;dates&gt;&lt;year&gt;2009&lt;/year&gt;&lt;/dates&gt;&lt;pub-location&gt;New York&lt;/pub-location&gt;&lt;publisher&gt;Russell Sage Foundation&lt;/publisher&gt;&lt;urls&gt;&lt;/urls&gt;&lt;/record&gt;&lt;/Cite&gt;&lt;/EndNote&gt;</w:instrText>
      </w:r>
      <w:r>
        <w:fldChar w:fldCharType="separate"/>
      </w:r>
      <w:r>
        <w:fldChar w:fldCharType="end"/>
      </w:r>
      <w:r>
        <w:t>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7"/>
        <w:gridCol w:w="944"/>
        <w:gridCol w:w="328"/>
        <w:gridCol w:w="733"/>
        <w:gridCol w:w="766"/>
        <w:gridCol w:w="766"/>
        <w:gridCol w:w="785"/>
        <w:gridCol w:w="666"/>
        <w:gridCol w:w="1580"/>
      </w:tblGrid>
      <w:tr w14:paraId="1CE0CBE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72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3AF3503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Response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2359F08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4C6E3A7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k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3BC6FBD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BB861E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4B911CA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Δ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190634C7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w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1E23698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η + τ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4F94DCA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R</w:t>
            </w:r>
            <w:r>
              <w:rPr>
                <w:b/>
                <w:bCs/>
                <w:color w:val="000000"/>
                <w:sz w:val="20"/>
                <w:vertAlign w:val="superscript"/>
              </w:rPr>
              <w:t xml:space="preserve">2 </w:t>
            </w:r>
            <w:r>
              <w:rPr>
                <w:b/>
                <w:bCs/>
                <w:color w:val="000000"/>
                <w:sz w:val="20"/>
              </w:rPr>
              <w:t>pseudo_fixed</w:t>
            </w:r>
          </w:p>
        </w:tc>
      </w:tr>
      <w:tr w14:paraId="6AAA844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A43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g</w:t>
            </w:r>
            <w:r>
              <w:rPr>
                <w:color w:val="000000"/>
                <w:sz w:val="20"/>
                <w:vertAlign w:val="subscript"/>
              </w:rPr>
              <w:t>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0965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84C3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532C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3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CF7EA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1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3B39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25DC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8E77F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9DFAC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5D6A732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A1657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F7A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CA5C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642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79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51F8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5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AAC9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F607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9A7A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48D04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.78</w:t>
            </w:r>
          </w:p>
        </w:tc>
      </w:tr>
      <w:tr w14:paraId="7215BD9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F9C3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A7F0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C30D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FE3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2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E7A2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613E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AA724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EE143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89307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62</w:t>
            </w:r>
          </w:p>
        </w:tc>
      </w:tr>
      <w:tr w14:paraId="39A09BD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358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CB7CC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7F93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53E6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83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D097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3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1A69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01E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D16B4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0CA84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</w:tr>
      <w:tr w14:paraId="20480D0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86433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γ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E82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923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5E9B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400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3EC2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E7C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C783A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308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06A591E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7CFD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5CEA8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9D45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8716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847F9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1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F87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AFEC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DD3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4185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.35</w:t>
            </w:r>
          </w:p>
        </w:tc>
      </w:tr>
      <w:tr w14:paraId="7C0251F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DA49D2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4EB2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0FE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0712E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6D22E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FC7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07FBD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64E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FBA5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27</w:t>
            </w:r>
          </w:p>
        </w:tc>
      </w:tr>
      <w:tr w14:paraId="6985FA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106C3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1560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2FE0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CB67E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D87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185C2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955A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C9619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B270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.96</w:t>
            </w:r>
          </w:p>
        </w:tc>
      </w:tr>
      <w:tr w14:paraId="3A933D7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F8907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</w:t>
            </w:r>
            <w:r>
              <w:rPr>
                <w:color w:val="000000"/>
                <w:sz w:val="20"/>
                <w:vertAlign w:val="subscript"/>
              </w:rPr>
              <w:t>β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A35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6B23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3D30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78AB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67AD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8A7A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95F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49DC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1321427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AA039A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5911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F0CF7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489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5BC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9AEE2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B045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6C39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E617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30</w:t>
            </w:r>
          </w:p>
        </w:tc>
      </w:tr>
      <w:tr w14:paraId="6E40AFB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0112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95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DD20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29A2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4A89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9607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BA98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891A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DCDE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13</w:t>
            </w:r>
          </w:p>
        </w:tc>
      </w:tr>
      <w:tr w14:paraId="2B5A46D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28C8D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6D2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E79B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2EBA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87418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6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9CC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538EF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17E9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32C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14</w:t>
            </w:r>
          </w:p>
        </w:tc>
      </w:tr>
      <w:tr w14:paraId="48B2198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5C37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</w:t>
            </w:r>
            <w:r>
              <w:rPr>
                <w:color w:val="000000"/>
                <w:sz w:val="20"/>
                <w:vertAlign w:val="subscript"/>
              </w:rPr>
              <w:t>βr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ADA5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62CF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06F9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5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9A0A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9791A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BB2C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B18C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75A1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0439234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89CA4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21B9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E17C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49A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5C7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85D7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6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96A8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CF6E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F7E5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67</w:t>
            </w:r>
          </w:p>
        </w:tc>
      </w:tr>
      <w:tr w14:paraId="6A8364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0A264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6BCF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F614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7F772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0C19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3FB0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649E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C5A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8AD7B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91</w:t>
            </w:r>
          </w:p>
        </w:tc>
      </w:tr>
      <w:tr w14:paraId="1458BF1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B3394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A903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03B3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4627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2D9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AE6F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EDC4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A130D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DBB2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6</w:t>
            </w:r>
          </w:p>
        </w:tc>
      </w:tr>
      <w:tr w14:paraId="661D7A5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69C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Di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E03C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711D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7E11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05A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37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3967B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D071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6B4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2ED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</w:tr>
      <w:tr w14:paraId="252E2DB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EC563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B475A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2D3F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5BC4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88FE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8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A1D2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303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7E2C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A35CD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.54</w:t>
            </w:r>
          </w:p>
        </w:tc>
      </w:tr>
      <w:tr w14:paraId="0C230F4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D0F2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C7D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2BD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5D06C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DAD29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2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CDEF4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6068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A458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AD6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82</w:t>
            </w:r>
          </w:p>
        </w:tc>
      </w:tr>
      <w:tr w14:paraId="01224D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80D42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FCE34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4B947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2F948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5.6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06BB77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2.57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F6B4B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245923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207FC4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.8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7674DD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.52</w:t>
            </w:r>
          </w:p>
        </w:tc>
      </w:tr>
    </w:tbl>
    <w:p w14:paraId="1C1483F9"/>
    <w:p w14:paraId="5A179922"/>
    <w:p w14:paraId="565AA31A"/>
    <w:p w14:paraId="6E2FF442">
      <w:pPr>
        <w:shd w:val="clear" w:color="auto" w:fill="FFFFFF"/>
        <w:adjustRightInd w:val="0"/>
        <w:snapToGrid w:val="0"/>
        <w:rPr>
          <w:b/>
          <w:color w:val="000000"/>
        </w:rPr>
      </w:pPr>
    </w:p>
    <w:p w14:paraId="40BA83AF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4E5AA637">
      <w:r>
        <w:rPr>
          <w:b/>
          <w:color w:val="000000"/>
        </w:rPr>
        <w:t>Table S</w:t>
      </w:r>
      <w:r>
        <w:rPr>
          <w:b/>
        </w:rPr>
        <w:t xml:space="preserve">13. </w:t>
      </w:r>
      <w:r>
        <w:rPr>
          <w:bCs/>
        </w:rPr>
        <w:t xml:space="preserve">Reference species subset comparison between buffer (FRB) and no buffer (CRB) riparian areas, and their multimodel inference statistics from univariate models fitted using meta-analysis or mixed effect models. Response = diversity metrics used to calculate effect sizes (see </w:t>
      </w:r>
      <w:r>
        <w:rPr>
          <w:bCs/>
          <w:i/>
          <w:iCs/>
        </w:rPr>
        <w:t>Effect sizes calculation</w:t>
      </w:r>
      <w:r>
        <w:rPr>
          <w:bCs/>
        </w:rPr>
        <w:t xml:space="preserve"> in Methods); Model = explanatory variables in each model. </w:t>
      </w:r>
      <w:r>
        <w:t>For a given model, k = number of parameters; LL = log-likelihood; AIC</w:t>
      </w:r>
      <w:r>
        <w:rPr>
          <w:vertAlign w:val="subscript"/>
        </w:rPr>
        <w:t>c</w:t>
      </w:r>
      <w:r>
        <w:t xml:space="preserve"> = small-sample Akaike Information Criterion; wAIC</w:t>
      </w:r>
      <w:r>
        <w:rPr>
          <w:vertAlign w:val="subscript"/>
        </w:rPr>
        <w:t>c</w:t>
      </w:r>
      <w:r>
        <w:t xml:space="preserve"> = Akaike weight, which can be interpreted as the probability that the model is the best out of all candidate models; </w:t>
      </w:r>
      <w:r>
        <w:rPr>
          <w:iCs/>
        </w:rPr>
        <w:t xml:space="preserve">η + τ </w:t>
      </w:r>
      <w:r>
        <w:t xml:space="preserve">= sum of comparison- and study-level random effects variance; </w:t>
      </w:r>
      <w:r>
        <w:rPr>
          <w:iCs/>
        </w:rPr>
        <w:t>R</w:t>
      </w:r>
      <w:r>
        <w:rPr>
          <w:iCs/>
          <w:vertAlign w:val="superscript"/>
        </w:rPr>
        <w:t>2</w:t>
      </w:r>
      <w:r>
        <w:t xml:space="preserve"> pseudo = variance explained by each model relative to the intercept-only null model (All), or fixed effect </w:t>
      </w:r>
      <w:r>
        <w:rPr>
          <w:color w:val="000000"/>
        </w:rPr>
        <w:t>R</w:t>
      </w:r>
      <w:r>
        <w:rPr>
          <w:color w:val="000000"/>
          <w:vertAlign w:val="superscript"/>
        </w:rPr>
        <w:t xml:space="preserve">2 </w:t>
      </w:r>
      <w:r>
        <w:rPr>
          <w:color w:val="000000"/>
        </w:rPr>
        <w:t>for the other mixed effect models fitted for LLR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7"/>
        <w:gridCol w:w="944"/>
        <w:gridCol w:w="328"/>
        <w:gridCol w:w="633"/>
        <w:gridCol w:w="666"/>
        <w:gridCol w:w="766"/>
        <w:gridCol w:w="785"/>
        <w:gridCol w:w="636"/>
        <w:gridCol w:w="1580"/>
      </w:tblGrid>
      <w:tr w14:paraId="714A561E">
        <w:trPr>
          <w:trHeight w:val="360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6A77D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Response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283723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7C1D45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k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1FAF894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41EEE6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1ABC3F3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Δ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5890A6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wAIC</w:t>
            </w:r>
            <w:r>
              <w:rPr>
                <w:b/>
                <w:bCs/>
                <w:color w:val="000000"/>
                <w:sz w:val="20"/>
                <w:vertAlign w:val="subscript"/>
              </w:rPr>
              <w:t>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5611C6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η + τ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98BBFD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R</w:t>
            </w:r>
            <w:r>
              <w:rPr>
                <w:b/>
                <w:bCs/>
                <w:color w:val="000000"/>
                <w:sz w:val="20"/>
                <w:vertAlign w:val="superscript"/>
              </w:rPr>
              <w:t xml:space="preserve">2 </w:t>
            </w:r>
            <w:r>
              <w:rPr>
                <w:b/>
                <w:bCs/>
                <w:color w:val="000000"/>
                <w:sz w:val="20"/>
              </w:rPr>
              <w:t>pseudo_fixed</w:t>
            </w:r>
          </w:p>
        </w:tc>
      </w:tr>
      <w:tr w14:paraId="61F314C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D6A8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g</w:t>
            </w:r>
            <w:r>
              <w:rPr>
                <w:color w:val="000000"/>
                <w:sz w:val="20"/>
                <w:vertAlign w:val="subscript"/>
              </w:rPr>
              <w:t>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10A3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600B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B489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0D1B9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E873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9E52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CCEB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65080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</w:tr>
      <w:tr w14:paraId="517A424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0A40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509D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B3F0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242E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498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5B3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457EA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1814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D077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2.2</w:t>
            </w:r>
          </w:p>
        </w:tc>
      </w:tr>
      <w:tr w14:paraId="0F0BA55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CE78B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5BAC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EAA95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EAB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C35D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E4F8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2857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C258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73B5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2.7</w:t>
            </w:r>
          </w:p>
        </w:tc>
      </w:tr>
      <w:tr w14:paraId="6977ADD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D39BD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0DF2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E337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781D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1206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8CA4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8A62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FCEB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F1B9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</w:t>
            </w:r>
          </w:p>
        </w:tc>
      </w:tr>
      <w:tr w14:paraId="2FA0367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55EA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γ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12FE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897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A985F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851BE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8CA8E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38E8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4531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9A970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</w:tr>
      <w:tr w14:paraId="1664956E"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564E1F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FFBB6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C5247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152F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DA1F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F4994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8015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95A2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540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8</w:t>
            </w:r>
          </w:p>
        </w:tc>
      </w:tr>
      <w:tr w14:paraId="03D53C0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C547F9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66D8F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EA7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7FE6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C8F9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1624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7FD1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93D6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8DCB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.5</w:t>
            </w:r>
          </w:p>
        </w:tc>
      </w:tr>
      <w:tr w14:paraId="07B35F1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6CDF31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BB1D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78506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2A0C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E75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795B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C2F02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84FD7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FC862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5</w:t>
            </w:r>
          </w:p>
        </w:tc>
      </w:tr>
      <w:tr w14:paraId="6F61145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547FF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</w:t>
            </w:r>
            <w:r>
              <w:rPr>
                <w:color w:val="000000"/>
                <w:sz w:val="20"/>
                <w:vertAlign w:val="subscript"/>
              </w:rPr>
              <w:t>β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BD71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C1E9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1C65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E2B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6A06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91503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BFE3E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9670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</w:tr>
      <w:tr w14:paraId="235805F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556FA4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A8EF7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F7C96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F643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8BF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6D6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A878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27C6D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03517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6</w:t>
            </w:r>
          </w:p>
        </w:tc>
      </w:tr>
      <w:tr w14:paraId="327D943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89046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F376D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23E7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6CB4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5C7D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3E252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24B4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B3A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6B613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6</w:t>
            </w:r>
          </w:p>
        </w:tc>
      </w:tr>
      <w:tr w14:paraId="74BBAF4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BA08E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B2AC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E43B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C7447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B75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5E1B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03B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56EB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087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5</w:t>
            </w:r>
          </w:p>
        </w:tc>
      </w:tr>
      <w:tr w14:paraId="625183D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4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40B7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RR</w:t>
            </w:r>
            <w:r>
              <w:rPr>
                <w:color w:val="000000"/>
                <w:sz w:val="20"/>
                <w:vertAlign w:val="subscript"/>
              </w:rPr>
              <w:t>βr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988B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8ED68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C9EC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7014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0F0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9762C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5E7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85C1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</w:tr>
      <w:tr w14:paraId="57EDFA2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3B9F80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62EDE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4CBEA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B1E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1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1899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D026D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6E94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40B1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F7366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.7</w:t>
            </w:r>
          </w:p>
        </w:tc>
      </w:tr>
      <w:tr w14:paraId="31B3BB7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A3B9D5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D1B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and u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A0E5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4D6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5599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E054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94B1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3BC9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D73FB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.5</w:t>
            </w:r>
          </w:p>
        </w:tc>
      </w:tr>
      <w:tr w14:paraId="70B7707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72BFE0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DBE24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28CD0F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F38B5B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7.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D9F491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3.4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2C34E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0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9B39D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ABEDD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73AAAC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.0</w:t>
            </w:r>
          </w:p>
        </w:tc>
      </w:tr>
    </w:tbl>
    <w:p w14:paraId="4863221C">
      <w:pPr>
        <w:rPr>
          <w:b/>
          <w:color w:val="000000"/>
        </w:rPr>
      </w:pPr>
    </w:p>
    <w:p w14:paraId="1E2056BA">
      <w:pPr>
        <w:rPr>
          <w:b/>
          <w:color w:val="000000"/>
        </w:rPr>
      </w:pPr>
    </w:p>
    <w:p w14:paraId="662DF1FA">
      <w:pPr>
        <w:rPr>
          <w:bCs/>
          <w:color w:val="000000"/>
        </w:rPr>
        <w:sectPr>
          <w:headerReference r:id="rId3" w:type="default"/>
          <w:footerReference r:id="rId4" w:type="default"/>
          <w:pgSz w:w="11906" w:h="16838"/>
          <w:pgMar w:top="1417" w:right="1417" w:bottom="1417" w:left="1417" w:header="720" w:footer="720" w:gutter="0"/>
          <w:cols w:space="720" w:num="1"/>
          <w:docGrid w:linePitch="299" w:charSpace="0"/>
        </w:sectPr>
      </w:pPr>
    </w:p>
    <w:p w14:paraId="33B57A89">
      <w:pPr>
        <w:adjustRightInd w:val="0"/>
        <w:snapToGrid w:val="0"/>
        <w:rPr>
          <w:bCs/>
          <w:color w:val="000000"/>
        </w:rPr>
      </w:pPr>
      <w:r>
        <w:rPr>
          <w:b/>
          <w:color w:val="000000"/>
        </w:rPr>
        <w:t xml:space="preserve">Table S14. </w:t>
      </w:r>
      <w:r>
        <w:rPr>
          <w:bCs/>
          <w:color w:val="000000"/>
        </w:rPr>
        <w:t>Riparian forest buffer width estimated to protect different taxa using different studies (datasets) with their respective coefficient of interval (CI). Buffer values are 90% and 99% (Estim99 and Estim90) asymptote estimates based on non-linear models (Model) fitted for every dataset separately. Response variable in the models was the proportions of reference species (those found exclusively in continuous forest or reference sub-basin covered by native forest), the number of forest obligate species, or species highly dependent on riparian forests. *NA = values for Estim99 were not calculated given the disproportional large confidence interval; in such cases, 90% values were added to 99% missing values to calculate average values in the Table S10. Average values in the last row were calculated replacing the NA values in the 99% estimates by their corresponding 90% for consistency in the number of data.</w:t>
      </w:r>
    </w:p>
    <w:tbl>
      <w:tblPr>
        <w:tblStyle w:val="3"/>
        <w:tblW w:w="0" w:type="auto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988"/>
        <w:gridCol w:w="1194"/>
        <w:gridCol w:w="1777"/>
        <w:gridCol w:w="916"/>
        <w:gridCol w:w="794"/>
        <w:gridCol w:w="861"/>
        <w:gridCol w:w="916"/>
        <w:gridCol w:w="794"/>
        <w:gridCol w:w="861"/>
        <w:gridCol w:w="1072"/>
        <w:gridCol w:w="1071"/>
        <w:gridCol w:w="1000"/>
      </w:tblGrid>
      <w:tr w14:paraId="53953BF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42AA84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Dataset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3872CE0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Taxa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3D148D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etri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EE54F0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Estim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E15AC69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oCI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084356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upCI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B02650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Estim90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5EB5E04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oCI90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182A56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upCI90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C114F0A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Mode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F1229EB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Region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6DEFCC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Land use</w:t>
            </w:r>
          </w:p>
        </w:tc>
      </w:tr>
      <w:tr w14:paraId="730E392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2B01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2 Vese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E636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163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1164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3B44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AD3B3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5D78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E9CC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DEE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80581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BFEE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2F77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6F92645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B468C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2 Vese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3CC9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6CAF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89F2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178A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7AF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500DC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C862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31B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F2141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A299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19B71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03BBD2F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1F6BA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4 Quinn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141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B08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87A35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9235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0CAB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0ABB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C6581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2E23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019D2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5C4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5B6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0131DCF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9858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8 Lees &amp; Pe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7583F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3A35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F3F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3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2EFEC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F0DC6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6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4439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62AF2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615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E01A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2222F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A4FA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58A2779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613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8 Lees &amp; Pe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6231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102B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59DB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6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4B5AD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9FD5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9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A9EF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5A4C8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369F8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9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91BD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2A51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C90F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562EFDD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D30BE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8 Lees &amp; Pe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7DCA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DB7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iparian specialis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1351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3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23FE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EC046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5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710F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22A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CD7B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F5981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D81D9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F514E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6599B32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BFAF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8 Lees &amp; Pe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68A1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0344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62FDA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8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AAB7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5944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2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A4726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550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6C6B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0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2177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B51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E8EB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599A4ED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7A1E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08 Lees &amp; Pe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F3FD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61C8C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0B6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4F43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EA0DA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3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BBB2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E8ADE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652B3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2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38FB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0358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67AE6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6531ED0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CFEC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*2010 Wilkerson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A4FC5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qua. Inv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70E4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0A49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A7679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F11D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CE94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D55A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20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BAD4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71A33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8F4DF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B0016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3C5EC0D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5F436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1 Perry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AA2E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3FF8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FF40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5F1EC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BA9C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8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1D253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29747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64D52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51817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E1C0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4ABC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469EB3D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19DAB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1 Perry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9798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E8D77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9F91F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B00D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F6134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F1AE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C911E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BF8A0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5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20001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B07D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3F65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ging</w:t>
            </w:r>
          </w:p>
        </w:tc>
      </w:tr>
      <w:tr w14:paraId="4D31EB0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66DE9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4 Gray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76B8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8DF87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13F4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6639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BAA2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A7F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2BA9C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1CE63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B8012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1017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579D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30849D6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1208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5 Gray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D3C1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rr. Inv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8606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AAE0A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9360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1A1F0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24444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5B31D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935F0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8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B1F85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912F8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8DC3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12FC772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96F1BF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7 Zimbres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C5263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8198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D7E1B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FB715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6F4B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0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55C9A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4AF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77548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2C1F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0720E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61C6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</w:tr>
      <w:tr w14:paraId="6B586BC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313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*2018 Maure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BCAEF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90EB1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85F8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96578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A98B6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5687D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4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A672F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0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952D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0CB8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ch-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BC44E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ACCD9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Mixed</w:t>
            </w:r>
          </w:p>
        </w:tc>
      </w:tr>
      <w:tr w14:paraId="46D985E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2C960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19 Hansen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845C7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DB22F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D9DF6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5C8C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7763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2F918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F35A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9E4F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1B27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87E2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emp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7CB93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Pasture</w:t>
            </w:r>
          </w:p>
        </w:tc>
      </w:tr>
      <w:tr w14:paraId="0D8B5C5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F21D5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22 Deere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BB40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17015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9BE7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0B66D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44EA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4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FAE1F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BAC30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7B8C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D8AC1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4DF918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59DD4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7C16840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62442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22 Deere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DC8D9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1A1E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1C8A5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4BFC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6E967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EB37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87A61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FC2FC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4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C0BFB5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725E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5A34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174C759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4168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22 Deere et 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71EB9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743C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Riparian specialis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9F761E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83346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EA65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2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03DBC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0D1EE1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665F7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7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68A41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6B834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985046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2F26101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B479B09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022 Deere et al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513942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B27FEAD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862108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51.8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5202704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1.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D858B7B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45.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744F562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3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B866247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D75280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81.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28DF75A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Logistic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B570AF0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Tropical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54B91D3">
            <w:pPr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Cropland</w:t>
            </w:r>
          </w:p>
        </w:tc>
      </w:tr>
      <w:tr w14:paraId="219CF93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243096E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ALL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0CDB613">
            <w:pPr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ECECD12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Average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E9E0108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204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E9A736A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61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64A6561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518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F1FF2B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12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7AFEE7D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36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35D033C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345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251D5C2">
            <w:pPr>
              <w:rPr>
                <w:b/>
                <w:bCs/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8825FD3">
            <w:pPr>
              <w:rPr>
                <w:color w:val="000000"/>
                <w:sz w:val="20"/>
              </w:rPr>
            </w:pP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CA2EE4E">
            <w:pPr>
              <w:rPr>
                <w:color w:val="000000"/>
                <w:sz w:val="20"/>
              </w:rPr>
            </w:pPr>
          </w:p>
        </w:tc>
      </w:tr>
    </w:tbl>
    <w:p w14:paraId="38C66F56">
      <w:pPr>
        <w:shd w:val="clear" w:color="auto" w:fill="FFFFFF"/>
        <w:adjustRightInd w:val="0"/>
        <w:snapToGrid w:val="0"/>
        <w:rPr>
          <w:b/>
          <w:color w:val="000000"/>
        </w:rPr>
        <w:sectPr>
          <w:pgSz w:w="16838" w:h="11906" w:orient="landscape"/>
          <w:pgMar w:top="1417" w:right="1417" w:bottom="1417" w:left="1417" w:header="720" w:footer="720" w:gutter="0"/>
          <w:cols w:space="720" w:num="1"/>
          <w:docGrid w:linePitch="299" w:charSpace="0"/>
        </w:sectPr>
      </w:pPr>
    </w:p>
    <w:p w14:paraId="16397161">
      <w:pPr>
        <w:shd w:val="clear" w:color="auto" w:fill="FFFFFF"/>
        <w:adjustRightInd w:val="0"/>
        <w:snapToGrid w:val="0"/>
        <w:rPr>
          <w:bCs/>
          <w:color w:val="000000"/>
        </w:rPr>
      </w:pPr>
      <w:r>
        <w:rPr>
          <w:b/>
          <w:color w:val="000000"/>
        </w:rPr>
        <w:t xml:space="preserve">Table S15. </w:t>
      </w:r>
      <w:r>
        <w:rPr>
          <w:bCs/>
          <w:color w:val="000000"/>
        </w:rPr>
        <w:t>Riparian forest buffer width values estimated for different animal groups (Taxa) using different response variables (Metric) fitted with non-linear models. Mean, minimum, and maximum buffer widths for 99% and 90% asymptote were based on model coefficients calculated considering the estimated coefficients for all datasets in Table S9. Notice that Riparian specialists were only classified for birds. N = number of studies used to calculate values. Individual estimations and confidence intervals are provided in Supplementary Table S9.</w:t>
      </w:r>
    </w:p>
    <w:tbl>
      <w:tblPr>
        <w:tblStyle w:val="3"/>
        <w:tblW w:w="9513" w:type="dxa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491"/>
        <w:gridCol w:w="2062"/>
        <w:gridCol w:w="388"/>
        <w:gridCol w:w="1031"/>
        <w:gridCol w:w="873"/>
        <w:gridCol w:w="913"/>
        <w:gridCol w:w="1031"/>
        <w:gridCol w:w="873"/>
        <w:gridCol w:w="914"/>
      </w:tblGrid>
      <w:tr w14:paraId="15ACB7B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4BF419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axa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845511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tric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645DC5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N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123CE47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an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15AD4240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in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2D35D87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ax9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1B7DA6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an90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543BEB9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in90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2F8965A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ax90</w:t>
            </w:r>
          </w:p>
        </w:tc>
      </w:tr>
      <w:tr w14:paraId="7A317D8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0FAF3D">
            <w:pPr>
              <w:rPr>
                <w:color w:val="000000"/>
              </w:rPr>
            </w:pPr>
            <w:r>
              <w:rPr>
                <w:color w:val="00000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C26889">
            <w:pPr>
              <w:rPr>
                <w:color w:val="000000"/>
              </w:rPr>
            </w:pPr>
            <w:r>
              <w:rPr>
                <w:color w:val="00000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14481">
            <w:pPr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1E08EA">
            <w:pPr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8E32F">
            <w:pPr>
              <w:rPr>
                <w:color w:val="000000"/>
              </w:rPr>
            </w:pPr>
            <w:r>
              <w:rPr>
                <w:color w:val="000000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404450">
            <w:pPr>
              <w:rPr>
                <w:color w:val="000000"/>
              </w:rPr>
            </w:pPr>
            <w:r>
              <w:rPr>
                <w:color w:val="000000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897A6C">
            <w:pPr>
              <w:rPr>
                <w:color w:val="000000"/>
              </w:rPr>
            </w:pPr>
            <w:r>
              <w:rPr>
                <w:color w:val="00000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2A2E0A">
            <w:pPr>
              <w:rPr>
                <w:color w:val="000000"/>
              </w:rPr>
            </w:pPr>
            <w:r>
              <w:rPr>
                <w:color w:val="00000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35274E">
            <w:pPr>
              <w:rPr>
                <w:color w:val="000000"/>
              </w:rPr>
            </w:pPr>
            <w:r>
              <w:rPr>
                <w:color w:val="000000"/>
              </w:rPr>
              <w:t>25</w:t>
            </w:r>
          </w:p>
        </w:tc>
      </w:tr>
      <w:tr w14:paraId="7F36473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A8911C">
            <w:pPr>
              <w:rPr>
                <w:color w:val="000000"/>
              </w:rPr>
            </w:pPr>
            <w:r>
              <w:rPr>
                <w:color w:val="000000"/>
              </w:rPr>
              <w:t>Amphibia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D3B184">
            <w:pPr>
              <w:rPr>
                <w:color w:val="000000"/>
              </w:rPr>
            </w:pPr>
            <w:r>
              <w:rPr>
                <w:color w:val="00000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4E06B1">
            <w:pPr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63AA51">
            <w:pPr>
              <w:rPr>
                <w:color w:val="000000"/>
              </w:rPr>
            </w:pPr>
            <w:r>
              <w:rPr>
                <w:color w:val="000000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899C32">
            <w:pPr>
              <w:rPr>
                <w:color w:val="000000"/>
              </w:rPr>
            </w:pPr>
            <w:r>
              <w:rPr>
                <w:color w:val="000000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A21E7">
            <w:pPr>
              <w:rPr>
                <w:color w:val="000000"/>
              </w:rPr>
            </w:pPr>
            <w:r>
              <w:rPr>
                <w:color w:val="000000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335895">
            <w:pPr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DA38C5">
            <w:pPr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C0EC4E">
            <w:pPr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</w:tr>
      <w:tr w14:paraId="090C884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73C35">
            <w:pPr>
              <w:rPr>
                <w:color w:val="000000"/>
              </w:rPr>
            </w:pPr>
            <w:r>
              <w:rPr>
                <w:color w:val="000000"/>
              </w:rPr>
              <w:t>Aqua. Inv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ADA9AE">
            <w:pPr>
              <w:rPr>
                <w:color w:val="000000"/>
              </w:rPr>
            </w:pPr>
            <w:r>
              <w:rPr>
                <w:color w:val="00000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532551">
            <w:pPr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CB7B9A">
            <w:pPr>
              <w:rPr>
                <w:color w:val="000000"/>
              </w:rPr>
            </w:pPr>
            <w:r>
              <w:rPr>
                <w:color w:val="00000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51A15C">
            <w:pPr>
              <w:rPr>
                <w:color w:val="000000"/>
              </w:rPr>
            </w:pPr>
            <w:r>
              <w:rPr>
                <w:color w:val="00000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A7F4CE">
            <w:pPr>
              <w:rPr>
                <w:color w:val="000000"/>
              </w:rPr>
            </w:pPr>
            <w:r>
              <w:rPr>
                <w:color w:val="00000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674705">
            <w:pPr>
              <w:rPr>
                <w:color w:val="000000"/>
              </w:rPr>
            </w:pPr>
            <w:r>
              <w:rPr>
                <w:color w:val="00000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C6FE4">
            <w:pPr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FD7F62">
            <w:pPr>
              <w:rPr>
                <w:color w:val="000000"/>
              </w:rPr>
            </w:pPr>
            <w:r>
              <w:rPr>
                <w:color w:val="000000"/>
              </w:rPr>
              <w:t>19</w:t>
            </w:r>
          </w:p>
        </w:tc>
      </w:tr>
      <w:tr w14:paraId="555D319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3DB30">
            <w:pPr>
              <w:rPr>
                <w:color w:val="000000"/>
              </w:rPr>
            </w:pPr>
            <w:r>
              <w:rPr>
                <w:color w:val="00000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C9569">
            <w:pPr>
              <w:rPr>
                <w:color w:val="000000"/>
              </w:rPr>
            </w:pPr>
            <w:r>
              <w:rPr>
                <w:color w:val="00000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4C8FE0">
            <w:pPr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3836B9">
            <w:pPr>
              <w:rPr>
                <w:color w:val="000000"/>
              </w:rPr>
            </w:pPr>
            <w:r>
              <w:rPr>
                <w:color w:val="000000"/>
              </w:rPr>
              <w:t>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859CE">
            <w:pPr>
              <w:rPr>
                <w:color w:val="000000"/>
              </w:rPr>
            </w:pPr>
            <w:r>
              <w:rPr>
                <w:color w:val="000000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BA24C1">
            <w:pPr>
              <w:rPr>
                <w:color w:val="000000"/>
              </w:rPr>
            </w:pPr>
            <w:r>
              <w:rPr>
                <w:color w:val="000000"/>
              </w:rPr>
              <w:t>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20CFB0">
            <w:pPr>
              <w:rPr>
                <w:color w:val="000000"/>
              </w:rPr>
            </w:pPr>
            <w:r>
              <w:rPr>
                <w:color w:val="000000"/>
              </w:rPr>
              <w:t>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CC6907">
            <w:pPr>
              <w:rPr>
                <w:color w:val="000000"/>
              </w:rPr>
            </w:pPr>
            <w:r>
              <w:rPr>
                <w:color w:val="00000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E6266E">
            <w:pPr>
              <w:rPr>
                <w:color w:val="000000"/>
              </w:rPr>
            </w:pPr>
            <w:r>
              <w:rPr>
                <w:color w:val="000000"/>
              </w:rPr>
              <w:t>743</w:t>
            </w:r>
          </w:p>
        </w:tc>
      </w:tr>
      <w:tr w14:paraId="0D8236F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442959">
            <w:pPr>
              <w:rPr>
                <w:color w:val="000000"/>
              </w:rPr>
            </w:pPr>
            <w:r>
              <w:rPr>
                <w:color w:val="00000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F31DB7">
            <w:pPr>
              <w:rPr>
                <w:color w:val="000000"/>
              </w:rPr>
            </w:pPr>
            <w:r>
              <w:rPr>
                <w:color w:val="00000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7BBFD">
            <w:pPr>
              <w:rPr>
                <w:color w:val="000000"/>
              </w:rPr>
            </w:pPr>
            <w:r>
              <w:rPr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83AFD4">
            <w:pPr>
              <w:rPr>
                <w:color w:val="000000"/>
              </w:rPr>
            </w:pPr>
            <w:r>
              <w:rPr>
                <w:color w:val="000000"/>
              </w:rPr>
              <w:t>2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FD2678">
            <w:pPr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B983E4">
            <w:pPr>
              <w:rPr>
                <w:color w:val="000000"/>
              </w:rPr>
            </w:pPr>
            <w:r>
              <w:rPr>
                <w:color w:val="000000"/>
              </w:rPr>
              <w:t>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58171">
            <w:pPr>
              <w:rPr>
                <w:color w:val="000000"/>
              </w:rPr>
            </w:pPr>
            <w:r>
              <w:rPr>
                <w:color w:val="000000"/>
              </w:rPr>
              <w:t>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3AE0F">
            <w:pPr>
              <w:rPr>
                <w:color w:val="000000"/>
              </w:rPr>
            </w:pPr>
            <w:r>
              <w:rPr>
                <w:color w:val="00000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93F67">
            <w:pPr>
              <w:rPr>
                <w:color w:val="000000"/>
              </w:rPr>
            </w:pPr>
            <w:r>
              <w:rPr>
                <w:color w:val="000000"/>
              </w:rPr>
              <w:t>308</w:t>
            </w:r>
          </w:p>
        </w:tc>
      </w:tr>
      <w:tr w14:paraId="14B528E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83BF4E">
            <w:pPr>
              <w:rPr>
                <w:color w:val="000000"/>
              </w:rPr>
            </w:pPr>
            <w:r>
              <w:rPr>
                <w:color w:val="000000"/>
              </w:rPr>
              <w:t>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4EECCC">
            <w:pPr>
              <w:rPr>
                <w:color w:val="000000"/>
              </w:rPr>
            </w:pPr>
            <w:r>
              <w:rPr>
                <w:color w:val="000000"/>
              </w:rPr>
              <w:t>Riparian specialis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DF49AB">
            <w:pPr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9ECD4">
            <w:pPr>
              <w:rPr>
                <w:color w:val="000000"/>
              </w:rPr>
            </w:pPr>
            <w:r>
              <w:rPr>
                <w:color w:val="000000"/>
              </w:rPr>
              <w:t>1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9F5456">
            <w:pPr>
              <w:rPr>
                <w:color w:val="000000"/>
              </w:rPr>
            </w:pPr>
            <w:r>
              <w:rPr>
                <w:color w:val="000000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3407C">
            <w:pPr>
              <w:rPr>
                <w:color w:val="000000"/>
              </w:rPr>
            </w:pPr>
            <w:r>
              <w:rPr>
                <w:color w:val="000000"/>
              </w:rPr>
              <w:t>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7D9556">
            <w:pPr>
              <w:rPr>
                <w:color w:val="000000"/>
              </w:rPr>
            </w:pPr>
            <w:r>
              <w:rPr>
                <w:color w:val="000000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D6D83C">
            <w:pPr>
              <w:rPr>
                <w:color w:val="000000"/>
              </w:rPr>
            </w:pPr>
            <w:r>
              <w:rPr>
                <w:color w:val="000000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326763">
            <w:pPr>
              <w:rPr>
                <w:color w:val="000000"/>
              </w:rPr>
            </w:pPr>
            <w:r>
              <w:rPr>
                <w:color w:val="000000"/>
              </w:rPr>
              <w:t>206</w:t>
            </w:r>
          </w:p>
        </w:tc>
      </w:tr>
      <w:tr w14:paraId="3965105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E8A33">
            <w:pPr>
              <w:rPr>
                <w:color w:val="000000"/>
              </w:rPr>
            </w:pPr>
            <w:r>
              <w:rPr>
                <w:color w:val="00000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38720F">
            <w:pPr>
              <w:rPr>
                <w:color w:val="000000"/>
              </w:rPr>
            </w:pPr>
            <w:r>
              <w:rPr>
                <w:color w:val="000000"/>
              </w:rPr>
              <w:t>Forest oblig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C97BE">
            <w:pPr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63C3F">
            <w:pPr>
              <w:rPr>
                <w:color w:val="000000"/>
              </w:rPr>
            </w:pPr>
            <w:r>
              <w:rPr>
                <w:color w:val="000000"/>
              </w:rPr>
              <w:t>3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23021">
            <w:pPr>
              <w:rPr>
                <w:color w:val="000000"/>
              </w:rPr>
            </w:pPr>
            <w:r>
              <w:rPr>
                <w:color w:val="000000"/>
              </w:rPr>
              <w:t>2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8D2366">
            <w:pPr>
              <w:rPr>
                <w:color w:val="000000"/>
              </w:rPr>
            </w:pPr>
            <w:r>
              <w:rPr>
                <w:color w:val="000000"/>
              </w:rPr>
              <w:t>5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93EFD8">
            <w:pPr>
              <w:rPr>
                <w:color w:val="000000"/>
              </w:rPr>
            </w:pPr>
            <w:r>
              <w:rPr>
                <w:color w:val="000000"/>
              </w:rPr>
              <w:t>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6531F8">
            <w:pPr>
              <w:rPr>
                <w:color w:val="000000"/>
              </w:rPr>
            </w:pPr>
            <w:r>
              <w:rPr>
                <w:color w:val="000000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AE4B7">
            <w:pPr>
              <w:rPr>
                <w:color w:val="000000"/>
              </w:rPr>
            </w:pPr>
            <w:r>
              <w:rPr>
                <w:color w:val="000000"/>
              </w:rPr>
              <w:t>305</w:t>
            </w:r>
          </w:p>
        </w:tc>
      </w:tr>
      <w:tr w14:paraId="3B2E6E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13EA9">
            <w:pPr>
              <w:rPr>
                <w:color w:val="000000"/>
              </w:rPr>
            </w:pPr>
            <w:r>
              <w:rPr>
                <w:color w:val="000000"/>
              </w:rPr>
              <w:t>Mamm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3DBDCC">
            <w:pPr>
              <w:rPr>
                <w:color w:val="000000"/>
              </w:rPr>
            </w:pPr>
            <w:r>
              <w:rPr>
                <w:color w:val="00000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A7243C">
            <w:pPr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25E5A4">
            <w:pPr>
              <w:rPr>
                <w:color w:val="000000"/>
              </w:rPr>
            </w:pPr>
            <w:r>
              <w:rPr>
                <w:color w:val="000000"/>
              </w:rPr>
              <w:t>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E7A83B">
            <w:pPr>
              <w:rPr>
                <w:color w:val="000000"/>
              </w:rPr>
            </w:pPr>
            <w:r>
              <w:rPr>
                <w:color w:val="000000"/>
              </w:rPr>
              <w:t>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2DCF99">
            <w:pPr>
              <w:rPr>
                <w:color w:val="000000"/>
              </w:rPr>
            </w:pPr>
            <w:r>
              <w:rPr>
                <w:color w:val="000000"/>
              </w:rPr>
              <w:t>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21D91">
            <w:pPr>
              <w:rPr>
                <w:color w:val="000000"/>
              </w:rPr>
            </w:pPr>
            <w:r>
              <w:rPr>
                <w:color w:val="000000"/>
              </w:rPr>
              <w:t>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4F641">
            <w:pPr>
              <w:rPr>
                <w:color w:val="000000"/>
              </w:rPr>
            </w:pPr>
            <w:r>
              <w:rPr>
                <w:color w:val="000000"/>
              </w:rPr>
              <w:t>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57E665">
            <w:pPr>
              <w:rPr>
                <w:color w:val="000000"/>
              </w:rPr>
            </w:pPr>
            <w:r>
              <w:rPr>
                <w:color w:val="000000"/>
              </w:rPr>
              <w:t>199</w:t>
            </w:r>
          </w:p>
        </w:tc>
      </w:tr>
      <w:tr w14:paraId="727314A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6" w:hRule="atLeast"/>
        </w:trPr>
        <w:tc>
          <w:tcPr>
            <w:tcW w:w="151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7F5DC4ED">
            <w:pPr>
              <w:rPr>
                <w:color w:val="000000"/>
              </w:rPr>
            </w:pPr>
            <w:r>
              <w:rPr>
                <w:color w:val="000000"/>
              </w:rPr>
              <w:t>Terr. Inv.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4B58AE1C">
            <w:pPr>
              <w:rPr>
                <w:color w:val="000000"/>
              </w:rPr>
            </w:pPr>
            <w:r>
              <w:rPr>
                <w:color w:val="000000"/>
              </w:rPr>
              <w:t>Reference specie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41C454F">
            <w:pPr>
              <w:rPr>
                <w:color w:val="000000"/>
              </w:rPr>
            </w:pPr>
            <w:r>
              <w:rPr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6B9BB912">
            <w:pPr>
              <w:rPr>
                <w:color w:val="000000"/>
              </w:rPr>
            </w:pPr>
            <w:r>
              <w:rPr>
                <w:color w:val="000000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5017CB6B">
            <w:pPr>
              <w:rPr>
                <w:color w:val="000000"/>
              </w:rPr>
            </w:pPr>
            <w:r>
              <w:rPr>
                <w:color w:val="000000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3BE3A6A8">
            <w:pPr>
              <w:rPr>
                <w:color w:val="000000"/>
              </w:rPr>
            </w:pPr>
            <w:r>
              <w:rPr>
                <w:color w:val="000000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277D4C41">
            <w:pPr>
              <w:rPr>
                <w:color w:val="000000"/>
              </w:rPr>
            </w:pPr>
            <w:r>
              <w:rPr>
                <w:color w:val="00000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CE32F8F">
            <w:pPr>
              <w:rPr>
                <w:color w:val="000000"/>
              </w:rPr>
            </w:pPr>
            <w:r>
              <w:rPr>
                <w:color w:val="000000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 w14:paraId="02A4418B">
            <w:pPr>
              <w:rPr>
                <w:color w:val="000000"/>
              </w:rPr>
            </w:pPr>
            <w:r>
              <w:rPr>
                <w:color w:val="000000"/>
              </w:rPr>
              <w:t>41</w:t>
            </w:r>
          </w:p>
        </w:tc>
      </w:tr>
    </w:tbl>
    <w:p w14:paraId="43EB9253">
      <w:pPr>
        <w:shd w:val="clear" w:color="auto" w:fill="FFFFFF"/>
        <w:adjustRightInd w:val="0"/>
        <w:snapToGrid w:val="0"/>
        <w:rPr>
          <w:bCs/>
          <w:color w:val="000000"/>
        </w:rPr>
      </w:pPr>
    </w:p>
    <w:p w14:paraId="3F59544B">
      <w:pPr>
        <w:rPr>
          <w:b/>
          <w:color w:val="000000"/>
        </w:rPr>
      </w:pPr>
      <w:r>
        <w:rPr>
          <w:b/>
          <w:color w:val="000000"/>
        </w:rPr>
        <w:br w:type="page"/>
      </w:r>
    </w:p>
    <w:p w14:paraId="6103886D">
      <w:pPr>
        <w:shd w:val="clear" w:color="auto" w:fill="FFFFFF"/>
        <w:adjustRightInd w:val="0"/>
        <w:snapToGrid w:val="0"/>
        <w:rPr>
          <w:bCs/>
          <w:color w:val="000000"/>
        </w:rPr>
      </w:pPr>
      <w:r>
        <w:rPr>
          <w:b/>
          <w:color w:val="000000"/>
        </w:rPr>
        <w:t xml:space="preserve">Table S16. </w:t>
      </w:r>
      <w:r>
        <w:rPr>
          <w:bCs/>
          <w:color w:val="000000"/>
        </w:rPr>
        <w:t>Criteria used for including a study in this meta-analysis.</w:t>
      </w:r>
    </w:p>
    <w:tbl>
      <w:tblPr>
        <w:tblStyle w:val="5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56"/>
        <w:gridCol w:w="8617"/>
      </w:tblGrid>
      <w:tr w14:paraId="3250708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5F95ACDD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</w:p>
        </w:tc>
        <w:tc>
          <w:tcPr>
            <w:tcW w:w="8617" w:type="dxa"/>
          </w:tcPr>
          <w:p w14:paraId="0C159060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Inclusion criteria</w:t>
            </w:r>
          </w:p>
        </w:tc>
      </w:tr>
      <w:tr w14:paraId="766E26E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52FA4AC7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</w:t>
            </w:r>
          </w:p>
        </w:tc>
        <w:tc>
          <w:tcPr>
            <w:tcW w:w="8617" w:type="dxa"/>
          </w:tcPr>
          <w:p w14:paraId="67139CAB">
            <w:pPr>
              <w:shd w:val="clear" w:color="auto" w:fill="FFFFFF"/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Animal communities (excludes single species or populations studies)</w:t>
            </w:r>
          </w:p>
        </w:tc>
      </w:tr>
      <w:tr w14:paraId="30A11BF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7AD87E5B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2</w:t>
            </w:r>
          </w:p>
        </w:tc>
        <w:tc>
          <w:tcPr>
            <w:tcW w:w="8617" w:type="dxa"/>
          </w:tcPr>
          <w:p w14:paraId="5E7459AD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Lotic systems - freshwater (excludes lakes, meadows, wetlands and estuaries)</w:t>
            </w:r>
          </w:p>
        </w:tc>
      </w:tr>
      <w:tr w14:paraId="463586D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2FBB8018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3</w:t>
            </w:r>
          </w:p>
        </w:tc>
        <w:tc>
          <w:tcPr>
            <w:tcW w:w="8617" w:type="dxa"/>
          </w:tcPr>
          <w:p w14:paraId="472DE1A0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Sampling in the riparian zone or aquatic environment (excludes upland)</w:t>
            </w:r>
          </w:p>
        </w:tc>
      </w:tr>
      <w:tr w14:paraId="60D0BD0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0E8316DD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4</w:t>
            </w:r>
          </w:p>
        </w:tc>
        <w:tc>
          <w:tcPr>
            <w:tcW w:w="8617" w:type="dxa"/>
          </w:tcPr>
          <w:p w14:paraId="5610E291">
            <w:pPr>
              <w:shd w:val="clear" w:color="auto" w:fill="FFFFFF"/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Riparian condition assessed as qualitative or quantitative variable</w:t>
            </w:r>
          </w:p>
        </w:tc>
      </w:tr>
      <w:tr w14:paraId="49388B8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42F17689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5</w:t>
            </w:r>
          </w:p>
        </w:tc>
        <w:tc>
          <w:tcPr>
            <w:tcW w:w="8617" w:type="dxa"/>
          </w:tcPr>
          <w:p w14:paraId="445D454E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Land use context as qualitative or quantitative variable</w:t>
            </w:r>
          </w:p>
        </w:tc>
      </w:tr>
      <w:tr w14:paraId="4E4CF11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194D1A0D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6</w:t>
            </w:r>
          </w:p>
        </w:tc>
        <w:tc>
          <w:tcPr>
            <w:tcW w:w="8617" w:type="dxa"/>
          </w:tcPr>
          <w:p w14:paraId="3DED290F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Buffer (with forest riparian reserve) vs. No Buffer (with converted riparian areas) in altered landscape</w:t>
            </w:r>
          </w:p>
        </w:tc>
      </w:tr>
      <w:tr w14:paraId="4EDEDF6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78CA4550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7</w:t>
            </w:r>
          </w:p>
        </w:tc>
        <w:tc>
          <w:tcPr>
            <w:tcW w:w="8617" w:type="dxa"/>
          </w:tcPr>
          <w:p w14:paraId="02D20A39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May include reference sites (continuous forest buffer immersed in forest landscape)</w:t>
            </w:r>
          </w:p>
        </w:tc>
      </w:tr>
      <w:tr w14:paraId="5CE0AAC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572E7E0A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8</w:t>
            </w:r>
          </w:p>
        </w:tc>
        <w:tc>
          <w:tcPr>
            <w:tcW w:w="8617" w:type="dxa"/>
          </w:tcPr>
          <w:p w14:paraId="2DA638E0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 xml:space="preserve">Studies assessing buffers immersed in reference site only were excluded </w:t>
            </w:r>
          </w:p>
        </w:tc>
      </w:tr>
      <w:tr w14:paraId="063AE19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3204D0D0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9</w:t>
            </w:r>
          </w:p>
        </w:tc>
        <w:tc>
          <w:tcPr>
            <w:tcW w:w="8617" w:type="dxa"/>
          </w:tcPr>
          <w:p w14:paraId="7DCB95B3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May include riparian buffer width in altered landscapes</w:t>
            </w:r>
          </w:p>
        </w:tc>
      </w:tr>
      <w:tr w14:paraId="3C15EA0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1BEC8D76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0</w:t>
            </w:r>
          </w:p>
        </w:tc>
        <w:tc>
          <w:tcPr>
            <w:tcW w:w="8617" w:type="dxa"/>
          </w:tcPr>
          <w:p w14:paraId="5CFB9F2A">
            <w:pPr>
              <w:shd w:val="clear" w:color="auto" w:fill="FFFFFF"/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Forest Ecoregions only (excluded grasslands, savannas, tundra, desert...)</w:t>
            </w:r>
          </w:p>
        </w:tc>
      </w:tr>
      <w:tr w14:paraId="6E49715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2FC09565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1</w:t>
            </w:r>
          </w:p>
        </w:tc>
        <w:tc>
          <w:tcPr>
            <w:tcW w:w="8617" w:type="dxa"/>
          </w:tcPr>
          <w:p w14:paraId="0A2FFEAA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Excluded studies on restoration</w:t>
            </w:r>
          </w:p>
        </w:tc>
      </w:tr>
      <w:tr w14:paraId="57A6669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128EB9B4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2</w:t>
            </w:r>
          </w:p>
        </w:tc>
        <w:tc>
          <w:tcPr>
            <w:tcW w:w="8617" w:type="dxa"/>
          </w:tcPr>
          <w:p w14:paraId="0876FBCC">
            <w:pPr>
              <w:shd w:val="clear" w:color="auto" w:fill="FFFFFF"/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Excluded pseudoreplications (one replication only or all sites in the same river)</w:t>
            </w:r>
          </w:p>
        </w:tc>
      </w:tr>
      <w:tr w14:paraId="4E661C9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25B9E85A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3</w:t>
            </w:r>
          </w:p>
        </w:tc>
        <w:tc>
          <w:tcPr>
            <w:tcW w:w="8617" w:type="dxa"/>
          </w:tcPr>
          <w:p w14:paraId="68137B17">
            <w:pPr>
              <w:shd w:val="clear" w:color="auto" w:fill="FFFFFF"/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At least 3 replications for buffer and no buffer treatments</w:t>
            </w:r>
          </w:p>
        </w:tc>
      </w:tr>
      <w:tr w14:paraId="2B93EE0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3E648528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4</w:t>
            </w:r>
          </w:p>
        </w:tc>
        <w:tc>
          <w:tcPr>
            <w:tcW w:w="8617" w:type="dxa"/>
          </w:tcPr>
          <w:p w14:paraId="31552C5E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At least 2 replications for analysis for reference sites (as reference landscapes are rare)</w:t>
            </w:r>
          </w:p>
        </w:tc>
      </w:tr>
      <w:tr w14:paraId="7701F50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45" w:type="dxa"/>
          </w:tcPr>
          <w:p w14:paraId="651EB717">
            <w:pPr>
              <w:adjustRightInd w:val="0"/>
              <w:snapToGrid w:val="0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15</w:t>
            </w:r>
          </w:p>
        </w:tc>
        <w:tc>
          <w:tcPr>
            <w:tcW w:w="8617" w:type="dxa"/>
          </w:tcPr>
          <w:p w14:paraId="6662CA90">
            <w:pPr>
              <w:adjustRightInd w:val="0"/>
              <w:snapToGrid w:val="0"/>
              <w:rPr>
                <w:rFonts w:eastAsia="Times New Roman"/>
                <w:bCs/>
                <w:color w:val="000000"/>
              </w:rPr>
            </w:pPr>
            <w:r>
              <w:rPr>
                <w:rFonts w:eastAsia="Times New Roman"/>
                <w:bCs/>
                <w:color w:val="000000"/>
              </w:rPr>
              <w:t>Only empirical/field studies (excluded reviews). Post treatment data only used for field experiment studies.</w:t>
            </w:r>
          </w:p>
        </w:tc>
      </w:tr>
    </w:tbl>
    <w:p w14:paraId="08DC9151">
      <w:pPr>
        <w:rPr>
          <w:b/>
          <w:bCs/>
          <w:kern w:val="32"/>
          <w:szCs w:val="24"/>
        </w:rPr>
      </w:pPr>
    </w:p>
    <w:p w14:paraId="10BF7DE9">
      <w:pPr>
        <w:pStyle w:val="6"/>
      </w:pPr>
    </w:p>
    <w:p w14:paraId="2C364E07">
      <w:bookmarkStart w:id="0" w:name="_GoBack"/>
      <w:bookmarkEnd w:id="0"/>
    </w:p>
    <w:sectPr>
      <w:pgSz w:w="12240" w:h="15840"/>
      <w:pgMar w:top="1440" w:right="1440" w:bottom="1440" w:left="1440" w:header="720" w:footer="720" w:gutter="0"/>
      <w:cols w:space="720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auto"/>
    <w:pitch w:val="default"/>
    <w:sig w:usb0="E0002EFF" w:usb1="C000785B" w:usb2="00000009" w:usb3="00000000" w:csb0="400001FF" w:csb1="FFFF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altName w:val="Microsoft YaHei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等线">
    <w:altName w:val="Microsoft YaHei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等线">
    <w:altName w:val="Microsoft YaHei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Microsoft YaHei">
    <w:panose1 w:val="020B0503020204020204"/>
    <w:charset w:val="86"/>
    <w:family w:val="auto"/>
    <w:pitch w:val="default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4F58EA3E">
    <w:pPr>
      <w:pStyle w:val="4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t>3</w:t>
    </w:r>
    <w:r>
      <w:fldChar w:fldCharType="end"/>
    </w:r>
  </w:p>
  <w:p w14:paraId="211F3547">
    <w:pPr>
      <w:pStyle w:val="4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0501F95">
    <w:pPr>
      <w:jc w:val="right"/>
      <w:rPr>
        <w:sz w:val="20"/>
      </w:rPr>
    </w:pPr>
  </w:p>
  <w:p w14:paraId="3CD866EE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embedSystemFonts/>
  <w:bordersDoNotSurroundHeader w:val="1"/>
  <w:bordersDoNotSurroundFooter w:val="1"/>
  <w:documentProtection w:enforcement="0"/>
  <w:defaultTabStop w:val="720"/>
  <w:drawingGridVerticalSpacing w:val="156"/>
  <w:displayHorizontalDrawingGridEvery w:val="0"/>
  <w:displayVerticalDrawingGridEvery w:val="2"/>
  <w:characterSpacingControl w:val="doNotCompress"/>
  <w:compat>
    <w:spaceForUL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5DEF1EDC"/>
    <w:rsid w:val="5DEF1E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qFormat="1" w:unhideWhenUsed="0" w:uiPriority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39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rPr>
      <w:rFonts w:ascii="Times New Roman" w:hAnsi="Times New Roman" w:eastAsia="Times New Roman" w:cs="Times New Roman"/>
      <w:sz w:val="24"/>
      <w:lang w:val="en-US" w:eastAsia="en-US" w:bidi="ar-SA"/>
    </w:rPr>
  </w:style>
  <w:style w:type="character" w:default="1" w:styleId="2">
    <w:name w:val="Default Paragraph Font"/>
    <w:semiHidden/>
    <w:uiPriority w:val="0"/>
  </w:style>
  <w:style w:type="table" w:default="1" w:styleId="3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footer"/>
    <w:basedOn w:val="1"/>
    <w:semiHidden/>
    <w:qFormat/>
    <w:uiPriority w:val="0"/>
    <w:pPr>
      <w:tabs>
        <w:tab w:val="center" w:pos="4680"/>
        <w:tab w:val="right" w:pos="9360"/>
      </w:tabs>
    </w:pPr>
  </w:style>
  <w:style w:type="table" w:styleId="5">
    <w:name w:val="Table Grid"/>
    <w:basedOn w:val="3"/>
    <w:qFormat/>
    <w:uiPriority w:val="39"/>
    <w:rPr>
      <w:rFonts w:eastAsia="SimSu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customStyle="1" w:styleId="6">
    <w:name w:val="SM caption"/>
    <w:basedOn w:val="7"/>
    <w:qFormat/>
    <w:uiPriority w:val="0"/>
    <w:pPr>
      <w:ind w:firstLine="0"/>
    </w:pPr>
  </w:style>
  <w:style w:type="paragraph" w:customStyle="1" w:styleId="7">
    <w:name w:val="SM Text"/>
    <w:basedOn w:val="1"/>
    <w:qFormat/>
    <w:uiPriority w:val="0"/>
    <w:pPr>
      <w:ind w:firstLine="480"/>
    </w:pPr>
  </w:style>
</w:style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fontTable" Target="fontTable.xml"/><Relationship Id="rId5" Type="http://schemas.openxmlformats.org/officeDocument/2006/relationships/theme" Target="theme/theme1.xml"/><Relationship Id="rId4" Type="http://schemas.openxmlformats.org/officeDocument/2006/relationships/footer" Target="footer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4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2.0.20326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4-01T12:17:00Z</dcterms:created>
  <dc:creator>renat</dc:creator>
  <cp:lastModifiedBy>renat</cp:lastModifiedBy>
  <dcterms:modified xsi:type="dcterms:W3CDTF">2025-04-01T12:17:28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20326</vt:lpwstr>
  </property>
  <property fmtid="{D5CDD505-2E9C-101B-9397-08002B2CF9AE}" pid="3" name="ICV">
    <vt:lpwstr>EF88F8A5A49542879CEAC2854163D32E_11</vt:lpwstr>
  </property>
</Properties>
</file>